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B286E43" w14:textId="3095D4CB" w:rsidR="002C356F" w:rsidRPr="008B26D2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8"/>
          <w:szCs w:val="24"/>
          <w:lang w:val="bg-BG" w:eastAsia="pl-PL"/>
        </w:rPr>
      </w:pPr>
      <w:bookmarkStart w:id="0" w:name="_GoBack"/>
      <w:bookmarkEnd w:id="0"/>
      <w:r w:rsidRPr="008B26D2">
        <w:rPr>
          <w:rFonts w:ascii="Times New Roman" w:eastAsia="Times New Roman" w:hAnsi="Times New Roman" w:cs="Times New Roman"/>
          <w:b/>
          <w:sz w:val="28"/>
          <w:szCs w:val="24"/>
          <w:lang w:val="bg-BG" w:eastAsia="pl-PL"/>
        </w:rPr>
        <w:t>ЗАГЛАВИЕ НА ДОКЛАДА</w:t>
      </w:r>
      <w:r w:rsidRPr="008B26D2">
        <w:rPr>
          <w:rFonts w:ascii="Times New Roman" w:eastAsia="Times New Roman" w:hAnsi="Times New Roman" w:cs="Times New Roman"/>
          <w:b/>
          <w:sz w:val="28"/>
          <w:szCs w:val="24"/>
          <w:lang w:eastAsia="pl-PL"/>
        </w:rPr>
        <w:t xml:space="preserve"> – 14-</w:t>
      </w:r>
      <w:r w:rsidRPr="008B26D2">
        <w:rPr>
          <w:rFonts w:ascii="Times New Roman" w:eastAsia="Times New Roman" w:hAnsi="Times New Roman" w:cs="Times New Roman"/>
          <w:b/>
          <w:sz w:val="28"/>
          <w:szCs w:val="24"/>
          <w:lang w:val="bg-BG" w:eastAsia="pl-PL"/>
        </w:rPr>
        <w:t>РАЗМЕР</w:t>
      </w:r>
      <w:r w:rsidRPr="008B26D2">
        <w:rPr>
          <w:rFonts w:ascii="Times New Roman" w:eastAsia="Times New Roman" w:hAnsi="Times New Roman" w:cs="Times New Roman"/>
          <w:b/>
          <w:sz w:val="28"/>
          <w:szCs w:val="24"/>
          <w:lang w:eastAsia="pl-PL"/>
        </w:rPr>
        <w:t xml:space="preserve">, </w:t>
      </w:r>
      <w:r w:rsidRPr="008B26D2">
        <w:rPr>
          <w:rFonts w:ascii="Times New Roman" w:eastAsia="Times New Roman" w:hAnsi="Times New Roman" w:cs="Times New Roman"/>
          <w:b/>
          <w:sz w:val="28"/>
          <w:szCs w:val="24"/>
          <w:lang w:val="bg-BG" w:eastAsia="pl-PL"/>
        </w:rPr>
        <w:t>УДЕБЕЛЕН ТЕКСТ</w:t>
      </w:r>
      <w:r w:rsidRPr="008B26D2">
        <w:rPr>
          <w:rFonts w:ascii="Times New Roman" w:eastAsia="Times New Roman" w:hAnsi="Times New Roman" w:cs="Times New Roman"/>
          <w:b/>
          <w:sz w:val="28"/>
          <w:szCs w:val="24"/>
          <w:lang w:eastAsia="pl-PL"/>
        </w:rPr>
        <w:t xml:space="preserve">, </w:t>
      </w:r>
      <w:r w:rsidRPr="008B26D2">
        <w:rPr>
          <w:rFonts w:ascii="Times New Roman" w:eastAsia="Times New Roman" w:hAnsi="Times New Roman" w:cs="Times New Roman"/>
          <w:b/>
          <w:sz w:val="28"/>
          <w:szCs w:val="24"/>
          <w:lang w:val="bg-BG" w:eastAsia="pl-PL"/>
        </w:rPr>
        <w:t>ЦЕНТРИРАН</w:t>
      </w:r>
      <w:r w:rsidRPr="008B26D2">
        <w:rPr>
          <w:rFonts w:ascii="Times New Roman" w:eastAsia="Times New Roman" w:hAnsi="Times New Roman" w:cs="Times New Roman"/>
          <w:b/>
          <w:sz w:val="28"/>
          <w:szCs w:val="24"/>
          <w:lang w:eastAsia="pl-PL"/>
        </w:rPr>
        <w:t xml:space="preserve">, </w:t>
      </w:r>
      <w:r w:rsidRPr="008B26D2">
        <w:rPr>
          <w:rFonts w:ascii="Times New Roman" w:eastAsia="Times New Roman" w:hAnsi="Times New Roman" w:cs="Times New Roman"/>
          <w:b/>
          <w:sz w:val="28"/>
          <w:szCs w:val="24"/>
          <w:lang w:val="bg-BG" w:eastAsia="pl-PL"/>
        </w:rPr>
        <w:t>ГЛАВНИ БУКВИ</w:t>
      </w:r>
    </w:p>
    <w:p w14:paraId="7FE730CD" w14:textId="2DCD6B30" w:rsidR="002C356F" w:rsidRPr="00A60238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53D5FF3A" w14:textId="3281AA5E" w:rsidR="009A4F0C" w:rsidRPr="002D6500" w:rsidRDefault="009A4F0C" w:rsidP="009A4F0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A60238">
        <w:rPr>
          <w:rFonts w:ascii="Times New Roman" w:hAnsi="Times New Roman" w:cs="Times New Roman"/>
          <w:b/>
          <w:bCs/>
          <w:sz w:val="24"/>
          <w:szCs w:val="24"/>
          <w:lang w:val="bg-BG"/>
        </w:rPr>
        <w:t>ИМЕ</w:t>
      </w:r>
      <w:r>
        <w:rPr>
          <w:rFonts w:ascii="Times New Roman" w:hAnsi="Times New Roman" w:cs="Times New Roman"/>
          <w:b/>
          <w:bCs/>
          <w:sz w:val="24"/>
          <w:szCs w:val="24"/>
          <w:lang w:val="bg-BG"/>
        </w:rPr>
        <w:t>, ПРЕЗИМЕ</w:t>
      </w:r>
      <w:r w:rsidRPr="00A60238">
        <w:rPr>
          <w:rFonts w:ascii="Times New Roman" w:hAnsi="Times New Roman" w:cs="Times New Roman"/>
          <w:b/>
          <w:bCs/>
          <w:sz w:val="24"/>
          <w:szCs w:val="24"/>
          <w:lang w:val="bg-BG"/>
        </w:rPr>
        <w:t xml:space="preserve"> И ФАМИЛИЯ</w:t>
      </w:r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– </w:t>
      </w:r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A25172"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  <w:t xml:space="preserve">12 </w:t>
      </w:r>
      <w:proofErr w:type="spellStart"/>
      <w:r w:rsidRPr="00A25172"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  <w:t>pt</w:t>
      </w:r>
      <w:proofErr w:type="spellEnd"/>
      <w:r w:rsidRPr="00A25172"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  <w:t xml:space="preserve">, </w:t>
      </w:r>
      <w:r w:rsidRPr="00A25172"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hr-HR"/>
        </w:rPr>
        <w:t>Bold</w:t>
      </w:r>
      <w:r w:rsidRPr="0094063F">
        <w:rPr>
          <w:rFonts w:ascii="Times New Roman" w:eastAsia="Times New Roman" w:hAnsi="Times New Roman" w:cs="Times New Roman"/>
          <w:b/>
          <w:bCs/>
          <w:sz w:val="24"/>
          <w:szCs w:val="24"/>
          <w:lang w:val="ru-RU" w:eastAsia="hr-HR"/>
        </w:rPr>
        <w:t xml:space="preserve">, </w:t>
      </w:r>
      <w:r w:rsidRPr="00A25172"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hr-HR"/>
        </w:rPr>
        <w:t>Centered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)</w:t>
      </w:r>
    </w:p>
    <w:p w14:paraId="36D2694A" w14:textId="3D0A396E" w:rsidR="009A4F0C" w:rsidRPr="00A60238" w:rsidRDefault="009A4F0C" w:rsidP="009A4F0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bg-BG"/>
        </w:rPr>
      </w:pPr>
      <w:r w:rsidRPr="00A60238">
        <w:rPr>
          <w:rFonts w:ascii="Times New Roman" w:hAnsi="Times New Roman" w:cs="Times New Roman"/>
          <w:sz w:val="24"/>
          <w:szCs w:val="24"/>
          <w:lang w:val="bg-BG"/>
        </w:rPr>
        <w:t>Студент</w:t>
      </w:r>
      <w:r>
        <w:rPr>
          <w:rFonts w:ascii="Times New Roman" w:hAnsi="Times New Roman" w:cs="Times New Roman"/>
          <w:sz w:val="24"/>
          <w:szCs w:val="24"/>
          <w:lang w:val="bg-BG"/>
        </w:rPr>
        <w:t>/</w:t>
      </w:r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докторант, </w:t>
      </w:r>
      <w:r>
        <w:rPr>
          <w:rFonts w:ascii="Times New Roman" w:hAnsi="Times New Roman" w:cs="Times New Roman"/>
          <w:sz w:val="24"/>
          <w:szCs w:val="24"/>
          <w:lang w:val="bg-BG"/>
        </w:rPr>
        <w:t>Специалност/ Научна специалност (за докторантите)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25172"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IV </w:t>
      </w:r>
      <w:proofErr w:type="spellStart"/>
      <w:r w:rsidRPr="00A25172">
        <w:rPr>
          <w:rFonts w:ascii="Times New Roman" w:eastAsia="Times New Roman" w:hAnsi="Times New Roman" w:cs="Times New Roman"/>
          <w:sz w:val="24"/>
          <w:szCs w:val="24"/>
          <w:lang w:eastAsia="hr-HR"/>
        </w:rPr>
        <w:t>Курс</w:t>
      </w:r>
      <w:proofErr w:type="spellEnd"/>
      <w:r w:rsidRPr="00A25172"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 (</w:t>
      </w:r>
      <w:proofErr w:type="spellStart"/>
      <w:r w:rsidRPr="00A25172">
        <w:rPr>
          <w:rFonts w:ascii="Times New Roman" w:eastAsia="Times New Roman" w:hAnsi="Times New Roman" w:cs="Times New Roman"/>
          <w:sz w:val="24"/>
          <w:szCs w:val="24"/>
          <w:lang w:eastAsia="hr-HR"/>
        </w:rPr>
        <w:t>за</w:t>
      </w:r>
      <w:proofErr w:type="spellEnd"/>
      <w:r w:rsidRPr="00A25172"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 </w:t>
      </w:r>
      <w:proofErr w:type="spellStart"/>
      <w:r w:rsidRPr="00A25172">
        <w:rPr>
          <w:rFonts w:ascii="Times New Roman" w:eastAsia="Times New Roman" w:hAnsi="Times New Roman" w:cs="Times New Roman"/>
          <w:sz w:val="24"/>
          <w:szCs w:val="24"/>
          <w:lang w:eastAsia="hr-HR"/>
        </w:rPr>
        <w:t>участниците</w:t>
      </w:r>
      <w:proofErr w:type="spellEnd"/>
      <w:r w:rsidRPr="00A25172"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 </w:t>
      </w:r>
      <w:proofErr w:type="spellStart"/>
      <w:r w:rsidRPr="00A25172">
        <w:rPr>
          <w:rFonts w:ascii="Times New Roman" w:eastAsia="Times New Roman" w:hAnsi="Times New Roman" w:cs="Times New Roman"/>
          <w:sz w:val="24"/>
          <w:szCs w:val="24"/>
          <w:lang w:eastAsia="hr-HR"/>
        </w:rPr>
        <w:t>студенти</w:t>
      </w:r>
      <w:proofErr w:type="spellEnd"/>
      <w:r w:rsidRPr="00A25172">
        <w:rPr>
          <w:rFonts w:ascii="Times New Roman" w:eastAsia="Times New Roman" w:hAnsi="Times New Roman" w:cs="Times New Roman"/>
          <w:sz w:val="24"/>
          <w:szCs w:val="24"/>
          <w:lang w:eastAsia="hr-HR"/>
        </w:rPr>
        <w:t>)</w:t>
      </w:r>
      <w:r w:rsidR="006438E7">
        <w:rPr>
          <w:rFonts w:ascii="Times New Roman" w:eastAsia="Times New Roman" w:hAnsi="Times New Roman" w:cs="Times New Roman"/>
          <w:sz w:val="24"/>
          <w:szCs w:val="24"/>
          <w:lang w:val="bg-BG" w:eastAsia="hr-HR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bg-BG"/>
        </w:rPr>
        <w:t>Университет</w:t>
      </w:r>
    </w:p>
    <w:p w14:paraId="3C95EA47" w14:textId="10A746FD" w:rsidR="002C356F" w:rsidRPr="00A60238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49170F7C" w14:textId="1455FA0A" w:rsidR="00A45D36" w:rsidRPr="008D285B" w:rsidRDefault="00F37DE0" w:rsidP="00A45D36">
      <w:pPr>
        <w:spacing w:after="0" w:line="360" w:lineRule="auto"/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hr-HR"/>
        </w:rPr>
      </w:pPr>
      <w:r w:rsidRPr="005E1826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en-US" w:eastAsia="pl-PL"/>
        </w:rPr>
        <w:t>Abstract</w:t>
      </w:r>
      <w:r w:rsidR="002C356F" w:rsidRPr="005E1826">
        <w:rPr>
          <w:rFonts w:ascii="Times New Roman" w:eastAsia="Times New Roman" w:hAnsi="Times New Roman" w:cs="Times New Roman"/>
          <w:bCs/>
          <w:i/>
          <w:sz w:val="24"/>
          <w:szCs w:val="24"/>
          <w:lang w:eastAsia="pl-PL"/>
        </w:rPr>
        <w:t xml:space="preserve">: </w:t>
      </w:r>
      <w:r w:rsidR="00F7490F">
        <w:rPr>
          <w:rFonts w:ascii="Times New Roman" w:eastAsia="Times New Roman" w:hAnsi="Times New Roman" w:cs="Times New Roman"/>
          <w:bCs/>
          <w:i/>
          <w:sz w:val="24"/>
          <w:szCs w:val="24"/>
          <w:lang w:eastAsia="pl-PL"/>
        </w:rPr>
        <w:t>(</w:t>
      </w:r>
      <w:r w:rsidR="00A45D36" w:rsidRPr="008D285B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hr-HR"/>
        </w:rPr>
        <w:t>1</w:t>
      </w:r>
      <w:r w:rsidR="00A45D36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hr-HR"/>
        </w:rPr>
        <w:t>2</w:t>
      </w:r>
      <w:r w:rsidR="00A45D36" w:rsidRPr="008D285B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hr-HR"/>
        </w:rPr>
        <w:t xml:space="preserve"> </w:t>
      </w:r>
      <w:proofErr w:type="spellStart"/>
      <w:r w:rsidR="00A45D36" w:rsidRPr="008D285B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hr-HR"/>
        </w:rPr>
        <w:t>pt</w:t>
      </w:r>
      <w:proofErr w:type="spellEnd"/>
      <w:r w:rsidR="00A45D36" w:rsidRPr="008D285B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hr-HR"/>
        </w:rPr>
        <w:t>, bold, italic)</w:t>
      </w:r>
    </w:p>
    <w:p w14:paraId="4779A3B5" w14:textId="1D829EA4" w:rsidR="002C356F" w:rsidRPr="005E1826" w:rsidRDefault="004D1E8E" w:rsidP="00A60238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i/>
          <w:color w:val="FF0000"/>
          <w:sz w:val="24"/>
          <w:szCs w:val="24"/>
          <w:lang w:eastAsia="pl-PL"/>
        </w:rPr>
      </w:pPr>
      <w:proofErr w:type="spellStart"/>
      <w:r w:rsidRP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Абстрактът</w:t>
      </w:r>
      <w:proofErr w:type="spellEnd"/>
      <w:r w:rsidR="002C356F" w:rsidRP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r w:rsidR="00F37DE0" w:rsidRP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трябва да бъде на </w:t>
      </w:r>
      <w:r w:rsidR="00F37DE0" w:rsidRPr="005E1826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bg-BG" w:eastAsia="pl-PL"/>
        </w:rPr>
        <w:t>английски език</w:t>
      </w:r>
      <w:r w:rsidR="0046721B" w:rsidRP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до </w:t>
      </w:r>
      <w:r w:rsidR="005E112E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10 реда</w:t>
      </w:r>
      <w:r w:rsidR="002C356F" w:rsidRPr="005E1826">
        <w:rPr>
          <w:rFonts w:ascii="Times New Roman" w:eastAsia="Times New Roman" w:hAnsi="Times New Roman" w:cs="Times New Roman"/>
          <w:bCs/>
          <w:i/>
          <w:sz w:val="24"/>
          <w:szCs w:val="24"/>
          <w:lang w:eastAsia="pl-PL"/>
        </w:rPr>
        <w:t xml:space="preserve">. </w:t>
      </w:r>
      <w:r w:rsid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Р</w:t>
      </w:r>
      <w:r w:rsidR="00D529CB" w:rsidRP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езюме</w:t>
      </w:r>
      <w:r w:rsid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то на доклада е един параграф и </w:t>
      </w:r>
      <w:r w:rsidR="00D529CB" w:rsidRP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включва проблемите, въпросите и хипотезите, които са изследвани за да се постигне целта. </w:t>
      </w:r>
      <w:r w:rsidR="000754E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Резюмето в</w:t>
      </w:r>
      <w:proofErr w:type="spellStart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>ключва</w:t>
      </w:r>
      <w:proofErr w:type="spellEnd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 xml:space="preserve"> </w:t>
      </w:r>
      <w:proofErr w:type="spellStart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>актуалност</w:t>
      </w:r>
      <w:proofErr w:type="spellEnd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 xml:space="preserve"> </w:t>
      </w:r>
      <w:proofErr w:type="spellStart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>на</w:t>
      </w:r>
      <w:proofErr w:type="spellEnd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 xml:space="preserve"> </w:t>
      </w:r>
      <w:proofErr w:type="spellStart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>темата</w:t>
      </w:r>
      <w:proofErr w:type="spellEnd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 xml:space="preserve">, </w:t>
      </w:r>
      <w:proofErr w:type="spellStart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>цел</w:t>
      </w:r>
      <w:proofErr w:type="spellEnd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 xml:space="preserve"> </w:t>
      </w:r>
      <w:proofErr w:type="spellStart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>на</w:t>
      </w:r>
      <w:proofErr w:type="spellEnd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 xml:space="preserve"> </w:t>
      </w:r>
      <w:proofErr w:type="spellStart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>разработката</w:t>
      </w:r>
      <w:proofErr w:type="spellEnd"/>
      <w:r w:rsidR="005E1826" w:rsidRPr="0094063F">
        <w:rPr>
          <w:rFonts w:ascii="Times New Roman" w:eastAsia="Times New Roman" w:hAnsi="Times New Roman" w:cs="Times New Roman"/>
          <w:i/>
          <w:sz w:val="24"/>
          <w:szCs w:val="24"/>
          <w:lang w:val="ru-RU" w:eastAsia="hr-HR"/>
        </w:rPr>
        <w:t>,</w:t>
      </w:r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 xml:space="preserve"> </w:t>
      </w:r>
      <w:proofErr w:type="spellStart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>методология</w:t>
      </w:r>
      <w:proofErr w:type="spellEnd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 xml:space="preserve">, </w:t>
      </w:r>
      <w:proofErr w:type="spellStart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>основни</w:t>
      </w:r>
      <w:proofErr w:type="spellEnd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 xml:space="preserve"> </w:t>
      </w:r>
      <w:proofErr w:type="spellStart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>резултати</w:t>
      </w:r>
      <w:proofErr w:type="spellEnd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 xml:space="preserve">, </w:t>
      </w:r>
      <w:proofErr w:type="spellStart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>ограничения</w:t>
      </w:r>
      <w:proofErr w:type="spellEnd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 xml:space="preserve"> </w:t>
      </w:r>
      <w:proofErr w:type="spellStart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>на</w:t>
      </w:r>
      <w:proofErr w:type="spellEnd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 xml:space="preserve"> </w:t>
      </w:r>
      <w:proofErr w:type="spellStart"/>
      <w:r w:rsidR="005E1826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>изследването</w:t>
      </w:r>
      <w:proofErr w:type="spellEnd"/>
      <w:r w:rsidR="005E1826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. </w:t>
      </w:r>
    </w:p>
    <w:p w14:paraId="208A3577" w14:textId="7E50E451" w:rsidR="002C356F" w:rsidRPr="00A60238" w:rsidRDefault="003D54F1" w:rsidP="00A60238">
      <w:pPr>
        <w:spacing w:after="0" w:line="240" w:lineRule="auto"/>
        <w:ind w:firstLine="709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r w:rsidRPr="00B42B73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en-US" w:eastAsia="pl-PL"/>
        </w:rPr>
        <w:t>Key words</w:t>
      </w:r>
      <w:r w:rsidR="002C356F" w:rsidRPr="00A60238">
        <w:rPr>
          <w:rFonts w:ascii="Times New Roman" w:eastAsia="Times New Roman" w:hAnsi="Times New Roman" w:cs="Times New Roman"/>
          <w:b/>
          <w:bCs/>
          <w:sz w:val="24"/>
          <w:szCs w:val="24"/>
          <w:lang w:eastAsia="pl-PL"/>
        </w:rPr>
        <w:t>:</w:t>
      </w:r>
      <w:r w:rsidR="002C356F"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 xml:space="preserve"> </w:t>
      </w:r>
      <w:r w:rsidR="00B42B73">
        <w:rPr>
          <w:rFonts w:ascii="Times New Roman" w:eastAsia="Times New Roman" w:hAnsi="Times New Roman" w:cs="Times New Roman"/>
          <w:bCs/>
          <w:i/>
          <w:sz w:val="24"/>
          <w:szCs w:val="24"/>
          <w:lang w:eastAsia="hr-HR"/>
        </w:rPr>
        <w:t>(</w:t>
      </w:r>
      <w:r w:rsidR="00B42B73" w:rsidRPr="00B42B73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ru-RU" w:eastAsia="hr-HR"/>
        </w:rPr>
        <w:t xml:space="preserve">12 </w:t>
      </w:r>
      <w:proofErr w:type="spellStart"/>
      <w:r w:rsidR="00B42B73" w:rsidRPr="00B42B73">
        <w:rPr>
          <w:rFonts w:ascii="Times New Roman" w:eastAsia="Times New Roman" w:hAnsi="Times New Roman" w:cs="Times New Roman"/>
          <w:b/>
          <w:bCs/>
          <w:i/>
          <w:sz w:val="24"/>
          <w:szCs w:val="24"/>
          <w:lang w:eastAsia="hr-HR"/>
        </w:rPr>
        <w:t>pt</w:t>
      </w:r>
      <w:proofErr w:type="spellEnd"/>
      <w:r w:rsidR="00B42B73" w:rsidRPr="00B42B73">
        <w:rPr>
          <w:rFonts w:ascii="Times New Roman" w:eastAsia="Times New Roman" w:hAnsi="Times New Roman" w:cs="Times New Roman"/>
          <w:b/>
          <w:bCs/>
          <w:i/>
          <w:sz w:val="24"/>
          <w:szCs w:val="24"/>
          <w:lang w:eastAsia="hr-HR"/>
        </w:rPr>
        <w:t>,</w:t>
      </w:r>
      <w:r w:rsidR="00B42B73" w:rsidRPr="00B42B73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ru-RU" w:eastAsia="hr-HR"/>
        </w:rPr>
        <w:t xml:space="preserve"> </w:t>
      </w:r>
      <w:r w:rsidR="00B42B73" w:rsidRPr="00B42B73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en-US" w:eastAsia="hr-HR"/>
        </w:rPr>
        <w:t xml:space="preserve">bold, </w:t>
      </w:r>
      <w:r w:rsidR="00B42B73" w:rsidRPr="00B42B73">
        <w:rPr>
          <w:rFonts w:ascii="Times New Roman" w:eastAsia="Times New Roman" w:hAnsi="Times New Roman" w:cs="Times New Roman"/>
          <w:b/>
          <w:bCs/>
          <w:i/>
          <w:sz w:val="24"/>
          <w:szCs w:val="24"/>
          <w:lang w:eastAsia="hr-HR"/>
        </w:rPr>
        <w:t>Italic</w:t>
      </w:r>
      <w:r w:rsidR="00B42B73">
        <w:rPr>
          <w:rFonts w:ascii="Times New Roman" w:eastAsia="Times New Roman" w:hAnsi="Times New Roman" w:cs="Times New Roman"/>
          <w:bCs/>
          <w:i/>
          <w:sz w:val="24"/>
          <w:szCs w:val="24"/>
          <w:lang w:eastAsia="hr-HR"/>
        </w:rPr>
        <w:t>)</w:t>
      </w:r>
      <w:r w:rsidR="00B42B73" w:rsidRPr="0094063F">
        <w:rPr>
          <w:rFonts w:ascii="Times New Roman" w:eastAsia="Times New Roman" w:hAnsi="Times New Roman" w:cs="Times New Roman"/>
          <w:bCs/>
          <w:i/>
          <w:sz w:val="24"/>
          <w:szCs w:val="24"/>
          <w:lang w:val="ru-RU" w:eastAsia="hr-HR"/>
        </w:rPr>
        <w:t xml:space="preserve">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могат да бъдат отбелязани </w:t>
      </w:r>
      <w:proofErr w:type="spellStart"/>
      <w:r w:rsidR="00485B3C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от</w:t>
      </w:r>
      <w:proofErr w:type="spellEnd"/>
      <w:r w:rsidR="00485B3C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 xml:space="preserve"> 3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до 5 ключови думи</w:t>
      </w:r>
    </w:p>
    <w:p w14:paraId="268D9D33" w14:textId="1DAC2106" w:rsidR="002C356F" w:rsidRPr="00A60238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6F7BA8A3" w14:textId="35535D5D" w:rsidR="002C356F" w:rsidRPr="00A60238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5A318210" w14:textId="700CD763" w:rsidR="002C356F" w:rsidRPr="00A60238" w:rsidRDefault="00702812" w:rsidP="00A60238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</w:pPr>
      <w:r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У</w:t>
      </w:r>
      <w:r w:rsidR="006375E3"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вод</w:t>
      </w:r>
      <w:r w:rsidR="006375E3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 </w:t>
      </w:r>
      <w:r w:rsidR="00A45D36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(</w:t>
      </w:r>
      <w:r w:rsidR="00A45D36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bold</w:t>
      </w:r>
      <w:r w:rsidR="00D218A9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, </w:t>
      </w:r>
      <w:r w:rsidR="00D218A9" w:rsidRPr="00C60A4D">
        <w:rPr>
          <w:rFonts w:ascii="Times New Roman" w:eastAsia="Times New Roman" w:hAnsi="Times New Roman" w:cs="Times New Roman"/>
          <w:b/>
          <w:bCs/>
          <w:iCs/>
          <w:sz w:val="24"/>
          <w:szCs w:val="24"/>
          <w:lang w:eastAsia="hr-HR"/>
        </w:rPr>
        <w:t>Justified</w:t>
      </w:r>
      <w:r w:rsidR="00A45D36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)</w:t>
      </w:r>
    </w:p>
    <w:p w14:paraId="2426F914" w14:textId="5935C5BC" w:rsidR="002C356F" w:rsidRPr="00A60238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/>
          <w:sz w:val="24"/>
          <w:szCs w:val="24"/>
          <w:lang w:eastAsia="pl-PL"/>
        </w:rPr>
        <w:t>##</w:t>
      </w:r>
    </w:p>
    <w:p w14:paraId="06153D16" w14:textId="626625C1" w:rsidR="00121E98" w:rsidRPr="00121E98" w:rsidRDefault="00121E98" w:rsidP="00121E98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В увода се посочва актуалността и значимостта на изследването. Ясно се формулират целта, задачите и особеностите на обекта. </w:t>
      </w:r>
      <w:r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(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 xml:space="preserve">Times New Roman,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12,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Single</w:t>
      </w:r>
      <w:r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).</w:t>
      </w:r>
    </w:p>
    <w:p w14:paraId="24691E94" w14:textId="1C8565D6" w:rsidR="00196C43" w:rsidRPr="00A60238" w:rsidRDefault="006438E7" w:rsidP="00196C43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Общият обем на доклад</w:t>
      </w:r>
      <w:r w:rsidR="00196C43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r w:rsidR="00196C43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трябва да </w:t>
      </w:r>
      <w:r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бъде между </w:t>
      </w:r>
      <w:r w:rsidR="00196C43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8 до 12 страници текст, заедно с фигури, таблици и използвана литература. </w:t>
      </w:r>
    </w:p>
    <w:p w14:paraId="382705ED" w14:textId="77777777" w:rsidR="0099015A" w:rsidRPr="00A60238" w:rsidRDefault="0099015A" w:rsidP="0099015A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Позоваванията на литературата трябва да бъде </w:t>
      </w:r>
      <w:r w:rsidRPr="00446CA5"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pl-PL"/>
        </w:rPr>
        <w:t xml:space="preserve">Elsevier - Harvard (with </w:t>
      </w:r>
      <w:proofErr w:type="spellStart"/>
      <w:r w:rsidRPr="00446CA5"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pl-PL"/>
        </w:rPr>
        <w:t>Titlles</w:t>
      </w:r>
      <w:proofErr w:type="spellEnd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)</w:t>
      </w:r>
      <w:r w:rsidRPr="00A60238">
        <w:rPr>
          <w:rFonts w:ascii="Times New Roman" w:eastAsia="Times New Roman" w:hAnsi="Times New Roman" w:cs="Times New Roman"/>
          <w:bCs/>
          <w:color w:val="FF0000"/>
          <w:sz w:val="24"/>
          <w:szCs w:val="24"/>
          <w:lang w:val="bg-BG" w:eastAsia="pl-PL"/>
        </w:rPr>
        <w:t xml:space="preserve"> </w:t>
      </w:r>
      <w:r w:rsidRPr="00196C43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и </w:t>
      </w:r>
      <w:r w:rsidRPr="00A60238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задължително използване на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A60238"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pl-PL"/>
        </w:rPr>
        <w:t>Zotero</w:t>
      </w:r>
      <w:proofErr w:type="spellEnd"/>
      <w:r w:rsidRPr="00A60238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 xml:space="preserve"> програмата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. Можете да изтеглите </w:t>
      </w:r>
      <w:proofErr w:type="spellStart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Zotero</w:t>
      </w:r>
      <w:proofErr w:type="spellEnd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 xml:space="preserve">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на следния адрес: </w:t>
      </w:r>
      <w:r w:rsidRPr="00A60238">
        <w:rPr>
          <w:rFonts w:ascii="Times New Roman" w:hAnsi="Times New Roman" w:cs="Times New Roman"/>
          <w:sz w:val="24"/>
          <w:szCs w:val="24"/>
          <w:lang w:val="en-US"/>
        </w:rPr>
        <w:t>https://www.zotero.org</w:t>
      </w:r>
      <w:r w:rsidRPr="00A60238">
        <w:rPr>
          <w:rFonts w:ascii="Times New Roman" w:hAnsi="Times New Roman" w:cs="Times New Roman"/>
          <w:sz w:val="24"/>
          <w:szCs w:val="24"/>
        </w:rPr>
        <w:t xml:space="preserve">.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Цитатите трябва да бъдат в скоби с позоваване на автора</w:t>
      </w:r>
      <w:r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и годината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fldChar w:fldCharType="begin"/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instrText xml:space="preserve"> ADDIN ZOTERO_ITEM CSL_CITATION {"citationID":"psttlFFq","properties":{"formattedCitation":"(\\uc0\\u1042{}\\uc0\\u1086{}\\uc0\\u1076{}\\uc0\\u1077{}\\uc0\\u1085{}\\uc0\\u1080{}\\uc0\\u1095{}\\uc0\\u1072{}\\uc0\\u1088{}\\uc0\\u1086{}\\uc0\\u1074{}\\uc0\\u1072{}, \\uc0\\u1042{}., 2017)","plainCitation":"(Воденичарова, В., 2017)","noteIndex":0},"citationItems":[{"id":2,"uris":["http://zotero.org/users/local/nX84S1jw/items/G6CCS62W"],"uri":["http://zotero.org/users/local/nX84S1jw/items/G6CCS62W"],"itemData":{"id":2,"type":"book","event-place":"София","number-of-pages":"220","publisher":"ИК-УНСС","publisher-place":"София","title":"Управление на качеството в логистиката","author":[{"family":"Воденичарова, В.,","given":""}],"issued":{"date-parts":[["2017"]]}}}],"schema":"https://github.com/citation-style-language/schema/raw/master/csl-citation.json"} </w:instrTex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fldChar w:fldCharType="separate"/>
      </w:r>
      <w:r w:rsidRPr="00A60238">
        <w:rPr>
          <w:rFonts w:ascii="Times New Roman" w:hAnsi="Times New Roman" w:cs="Times New Roman"/>
          <w:sz w:val="24"/>
          <w:szCs w:val="24"/>
        </w:rPr>
        <w:t>(Воденичарова, В., 2017)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fldChar w:fldCharType="end"/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или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fldChar w:fldCharType="begin"/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instrText xml:space="preserve"> ADDIN ZOTERO_ITEM CSL_CITATION {"citationID":"Kr8mj4lW","properties":{"formattedCitation":"(Rakovska, M., Ivanov, N., Vodenicharova, M., 2014)","plainCitation":"(Rakovska, M., Ivanov, N., Vodenicharova, M., 2014)","noteIndex":0},"citationItems":[{"id":98,"uris":["http://zotero.org/users/local/nX84S1jw/items/JHQHCD7U"],"uri":["http://zotero.org/users/local/nX84S1jw/items/JHQHCD7U"],"itemData":{"id":98,"type":"book","edition":"IK-UNWE","event-place":"Sofia","ISBN":"978-954-644-551-1","language":"български","publisher-place":"Sofia","title":"Logistics development in Bulgarian processing and trading companies","author":[{"literal":"Rakovska, M., Ivanov, N., Vodenicharova, M.,"}],"issued":{"date-parts":[["2014"]]}}}],"schema":"https://github.com/citation-style-language/schema/raw/master/csl-citation.json"} </w:instrTex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fldChar w:fldCharType="separate"/>
      </w:r>
      <w:r w:rsidRPr="00A60238">
        <w:rPr>
          <w:rFonts w:ascii="Times New Roman" w:hAnsi="Times New Roman" w:cs="Times New Roman"/>
          <w:sz w:val="24"/>
          <w:szCs w:val="24"/>
        </w:rPr>
        <w:t>(Rakovska, M., Ivanov, N., Vodenicharova, M., 2014)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fldChar w:fldCharType="end"/>
      </w:r>
    </w:p>
    <w:p w14:paraId="4F503675" w14:textId="1F5EBC39" w:rsidR="005E51E1" w:rsidRPr="00A60238" w:rsidRDefault="005E51E1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3FCC485F" w14:textId="4414F839" w:rsidR="005E51E1" w:rsidRPr="00A60238" w:rsidRDefault="005E51E1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73836BD6" w14:textId="04EB2141" w:rsidR="005E51E1" w:rsidRPr="00A60238" w:rsidRDefault="005E51E1" w:rsidP="00A60238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З</w:t>
      </w:r>
      <w:r w:rsidR="00454076"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аглавие </w:t>
      </w:r>
      <w:r w:rsidR="00454076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–</w:t>
      </w:r>
      <w:r w:rsidR="00454076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(</w:t>
      </w:r>
      <w:r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12</w:t>
      </w:r>
      <w:proofErr w:type="spellStart"/>
      <w:r w:rsidR="00454076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pt</w:t>
      </w:r>
      <w:proofErr w:type="spellEnd"/>
      <w:r w:rsidR="00454076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, Justified)</w:t>
      </w:r>
    </w:p>
    <w:p w14:paraId="52DE3695" w14:textId="5A575C0D" w:rsidR="005E51E1" w:rsidRPr="00A60238" w:rsidRDefault="005E51E1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7380E8D4" w14:textId="5A6AF1DD" w:rsidR="0020621A" w:rsidRPr="00A60238" w:rsidRDefault="00FF34BF" w:rsidP="00A60238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Настоящата инструкция е пример за текст на </w:t>
      </w:r>
      <w:r w:rsidR="00196C43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доклад</w:t>
      </w:r>
      <w:r w:rsidR="0020621A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за конференция „Инфраструктура: бизнес и комуникации“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. </w:t>
      </w:r>
      <w:r w:rsidR="0020621A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Докладът трябва да бъде подготвен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в текстов редактор на Word. </w:t>
      </w:r>
      <w:r w:rsidR="0020621A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Ш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рифтът е </w:t>
      </w:r>
      <w:proofErr w:type="spellStart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imes</w:t>
      </w:r>
      <w:proofErr w:type="spellEnd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New </w:t>
      </w:r>
      <w:proofErr w:type="spellStart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Roman</w:t>
      </w:r>
      <w:proofErr w:type="spellEnd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- 12. Разстояние „сингъл“.</w:t>
      </w:r>
      <w:r w:rsidR="0020621A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Документ A4, всички полета: 2,5 cm.</w:t>
      </w:r>
    </w:p>
    <w:p w14:paraId="156DEF63" w14:textId="6A511ED2" w:rsidR="00FF34BF" w:rsidRPr="00A60238" w:rsidRDefault="00FF34BF" w:rsidP="00A60238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Текстът на </w:t>
      </w:r>
      <w:r w:rsidR="007B5C01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доклада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r w:rsidR="004C3447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може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да бъде разделен на подраздели - 2 интервала 12 </w:t>
      </w:r>
      <w:proofErr w:type="spellStart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pt</w:t>
      </w:r>
      <w:proofErr w:type="spellEnd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. преди всяка глава, 1 интервал 12 </w:t>
      </w:r>
      <w:proofErr w:type="spellStart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pt</w:t>
      </w:r>
      <w:proofErr w:type="spellEnd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. след всяка глава.</w:t>
      </w:r>
    </w:p>
    <w:p w14:paraId="358577F1" w14:textId="76E5B563" w:rsidR="00FF34BF" w:rsidRDefault="00FF34BF" w:rsidP="00A60238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Препоръчително е да се използва номериране на </w:t>
      </w:r>
      <w:r w:rsidR="004C3447"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подраздели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(1., 2.) и подраздели като двустепенни, т.е. д. 1.1, 1.2, 2.1.</w:t>
      </w:r>
    </w:p>
    <w:p w14:paraId="52995C09" w14:textId="77777777" w:rsidR="0099015A" w:rsidRPr="00A60238" w:rsidRDefault="0099015A" w:rsidP="0099015A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Задължително всички таблици и фигури трябва да бъдат цитирани коректно</w:t>
      </w:r>
      <w:r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чрез програмата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Zotero</w:t>
      </w:r>
      <w:proofErr w:type="spellEnd"/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! Използваният шрифт е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 xml:space="preserve">Times New Roman,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12, </w:t>
      </w:r>
      <w:r w:rsidRPr="00A60238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Single</w:t>
      </w:r>
    </w:p>
    <w:p w14:paraId="090E1F3D" w14:textId="5C08BFD4" w:rsidR="00FF34BF" w:rsidRPr="00A60238" w:rsidRDefault="00FF34B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7AA953C1" w14:textId="10276641" w:rsidR="00FF34BF" w:rsidRPr="004912A2" w:rsidRDefault="00FF34BF" w:rsidP="00A60238">
      <w:pPr>
        <w:pStyle w:val="ListParagraph"/>
        <w:numPr>
          <w:ilvl w:val="1"/>
          <w:numId w:val="2"/>
        </w:num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</w:pPr>
      <w:r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Заглавие на подраздел, удебелен текст</w:t>
      </w:r>
      <w:r w:rsidR="00BB744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 </w:t>
      </w:r>
      <w:r w:rsidR="00BB744B" w:rsidRPr="00C60A4D">
        <w:rPr>
          <w:rFonts w:ascii="Times New Roman" w:eastAsia="Times New Roman" w:hAnsi="Times New Roman" w:cs="Times New Roman"/>
          <w:b/>
          <w:sz w:val="24"/>
          <w:szCs w:val="24"/>
          <w:lang w:val="pl-PL" w:eastAsia="hr-HR"/>
        </w:rPr>
        <w:t>(12 pt, Bold, Justified)</w:t>
      </w:r>
    </w:p>
    <w:p w14:paraId="04A40141" w14:textId="77777777" w:rsidR="004912A2" w:rsidRPr="004912A2" w:rsidRDefault="004912A2" w:rsidP="004912A2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</w:pPr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1.1. </w:t>
      </w:r>
      <w:proofErr w:type="spellStart"/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>Подзаглавие</w:t>
      </w:r>
      <w:proofErr w:type="spellEnd"/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 от </w:t>
      </w:r>
      <w:proofErr w:type="spellStart"/>
      <w:r w:rsidRPr="004912A2">
        <w:rPr>
          <w:rFonts w:ascii="Times New Roman" w:eastAsia="Times New Roman" w:hAnsi="Times New Roman" w:cs="Times New Roman"/>
          <w:b/>
          <w:sz w:val="24"/>
          <w:szCs w:val="24"/>
          <w:lang w:eastAsia="hr-HR"/>
        </w:rPr>
        <w:t>второ</w:t>
      </w:r>
      <w:proofErr w:type="spellEnd"/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 </w:t>
      </w:r>
      <w:proofErr w:type="spellStart"/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>ниво</w:t>
      </w:r>
      <w:proofErr w:type="spellEnd"/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 (12 </w:t>
      </w:r>
      <w:proofErr w:type="spellStart"/>
      <w:r w:rsidRPr="004912A2">
        <w:rPr>
          <w:rFonts w:ascii="Times New Roman" w:eastAsia="Times New Roman" w:hAnsi="Times New Roman" w:cs="Times New Roman"/>
          <w:b/>
          <w:sz w:val="24"/>
          <w:szCs w:val="24"/>
          <w:lang w:eastAsia="hr-HR"/>
        </w:rPr>
        <w:t>pt</w:t>
      </w:r>
      <w:proofErr w:type="spellEnd"/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, </w:t>
      </w:r>
      <w:r w:rsidRPr="004912A2">
        <w:rPr>
          <w:rFonts w:ascii="Times New Roman" w:eastAsia="Times New Roman" w:hAnsi="Times New Roman" w:cs="Times New Roman"/>
          <w:b/>
          <w:sz w:val="24"/>
          <w:szCs w:val="24"/>
          <w:lang w:eastAsia="hr-HR"/>
        </w:rPr>
        <w:t>Bold</w:t>
      </w:r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, </w:t>
      </w:r>
      <w:r w:rsidRPr="004912A2">
        <w:rPr>
          <w:rFonts w:ascii="Times New Roman" w:eastAsia="Times New Roman" w:hAnsi="Times New Roman" w:cs="Times New Roman"/>
          <w:b/>
          <w:sz w:val="24"/>
          <w:szCs w:val="24"/>
          <w:lang w:eastAsia="hr-HR"/>
        </w:rPr>
        <w:t>Justified</w:t>
      </w:r>
      <w:r w:rsidRPr="004912A2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>)</w:t>
      </w:r>
    </w:p>
    <w:p w14:paraId="2816911A" w14:textId="77777777" w:rsidR="004912A2" w:rsidRPr="004912A2" w:rsidRDefault="004912A2" w:rsidP="004912A2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</w:pPr>
    </w:p>
    <w:p w14:paraId="5441CE83" w14:textId="6B71FF8E" w:rsidR="00FF34BF" w:rsidRPr="00A60238" w:rsidRDefault="00FF34B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A60238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1032E2C6" w14:textId="29BB48DA" w:rsidR="002C356F" w:rsidRPr="00A60238" w:rsidRDefault="00FC6FF4" w:rsidP="00A60238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bg-BG"/>
        </w:rPr>
      </w:pPr>
      <w:r w:rsidRPr="00A60238">
        <w:rPr>
          <w:rFonts w:ascii="Times New Roman" w:hAnsi="Times New Roman" w:cs="Times New Roman"/>
          <w:sz w:val="24"/>
          <w:szCs w:val="24"/>
          <w:lang w:val="bg-BG"/>
        </w:rPr>
        <w:t>За изграждане на уравнения</w:t>
      </w:r>
      <w:r w:rsidR="00875289" w:rsidRPr="00A602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75289" w:rsidRPr="00A60238">
        <w:rPr>
          <w:rFonts w:ascii="Times New Roman" w:hAnsi="Times New Roman" w:cs="Times New Roman"/>
          <w:sz w:val="24"/>
          <w:szCs w:val="24"/>
          <w:lang w:val="bg-BG"/>
        </w:rPr>
        <w:t>и формули</w:t>
      </w:r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се използва Microsoft </w:t>
      </w:r>
      <w:proofErr w:type="spellStart"/>
      <w:r w:rsidRPr="00A60238">
        <w:rPr>
          <w:rFonts w:ascii="Times New Roman" w:hAnsi="Times New Roman" w:cs="Times New Roman"/>
          <w:sz w:val="24"/>
          <w:szCs w:val="24"/>
          <w:lang w:val="bg-BG"/>
        </w:rPr>
        <w:t>Equation</w:t>
      </w:r>
      <w:proofErr w:type="spellEnd"/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A60238">
        <w:rPr>
          <w:rFonts w:ascii="Times New Roman" w:hAnsi="Times New Roman" w:cs="Times New Roman"/>
          <w:sz w:val="24"/>
          <w:szCs w:val="24"/>
          <w:lang w:val="bg-BG"/>
        </w:rPr>
        <w:t>Editor</w:t>
      </w:r>
      <w:proofErr w:type="spellEnd"/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. Основен шрифт: </w:t>
      </w:r>
      <w:proofErr w:type="spellStart"/>
      <w:r w:rsidRPr="00A60238">
        <w:rPr>
          <w:rFonts w:ascii="Times New Roman" w:hAnsi="Times New Roman" w:cs="Times New Roman"/>
          <w:sz w:val="24"/>
          <w:szCs w:val="24"/>
          <w:lang w:val="bg-BG"/>
        </w:rPr>
        <w:t>Times</w:t>
      </w:r>
      <w:proofErr w:type="spellEnd"/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New </w:t>
      </w:r>
      <w:proofErr w:type="spellStart"/>
      <w:r w:rsidRPr="00A60238">
        <w:rPr>
          <w:rFonts w:ascii="Times New Roman" w:hAnsi="Times New Roman" w:cs="Times New Roman"/>
          <w:sz w:val="24"/>
          <w:szCs w:val="24"/>
          <w:lang w:val="bg-BG"/>
        </w:rPr>
        <w:t>Roman</w:t>
      </w:r>
      <w:proofErr w:type="spellEnd"/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, 12 </w:t>
      </w:r>
      <w:proofErr w:type="spellStart"/>
      <w:r w:rsidRPr="00A60238">
        <w:rPr>
          <w:rFonts w:ascii="Times New Roman" w:hAnsi="Times New Roman" w:cs="Times New Roman"/>
          <w:sz w:val="24"/>
          <w:szCs w:val="24"/>
          <w:lang w:val="bg-BG"/>
        </w:rPr>
        <w:t>pt</w:t>
      </w:r>
      <w:proofErr w:type="spellEnd"/>
      <w:r w:rsidRPr="00A60238">
        <w:rPr>
          <w:rFonts w:ascii="Times New Roman" w:hAnsi="Times New Roman" w:cs="Times New Roman"/>
          <w:sz w:val="24"/>
          <w:szCs w:val="24"/>
          <w:lang w:val="bg-BG"/>
        </w:rPr>
        <w:t>, курсив форматиране. Брой уравнения с прав шрифт. Пример за уравнение:</w:t>
      </w:r>
    </w:p>
    <w:p w14:paraId="7CACE9C3" w14:textId="4D45D2D0" w:rsidR="00FC6FF4" w:rsidRPr="00A60238" w:rsidRDefault="00FC6FF4" w:rsidP="00A6023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bg-BG"/>
        </w:rPr>
      </w:pPr>
      <w:r w:rsidRPr="00A60238">
        <w:rPr>
          <w:rFonts w:ascii="Times New Roman" w:hAnsi="Times New Roman" w:cs="Times New Roman"/>
          <w:sz w:val="24"/>
          <w:szCs w:val="24"/>
        </w:rPr>
        <w:object w:dxaOrig="2180" w:dyaOrig="760" w14:anchorId="48338CC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9pt;height:38.5pt" o:ole="">
            <v:imagedata r:id="rId7" o:title=""/>
          </v:shape>
          <o:OLEObject Type="Embed" ProgID="Equation.3" ShapeID="_x0000_i1025" DrawAspect="Content" ObjectID="_1673860526" r:id="rId8"/>
        </w:object>
      </w:r>
    </w:p>
    <w:p w14:paraId="0AB56582" w14:textId="4495AC6E" w:rsidR="00FC6FF4" w:rsidRPr="00A60238" w:rsidRDefault="00FC6FF4" w:rsidP="00A6023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60238">
        <w:rPr>
          <w:rFonts w:ascii="Times New Roman" w:hAnsi="Times New Roman" w:cs="Times New Roman"/>
          <w:sz w:val="24"/>
          <w:szCs w:val="24"/>
        </w:rPr>
        <w:t>##</w:t>
      </w:r>
    </w:p>
    <w:p w14:paraId="3D04C0B8" w14:textId="764BC05E" w:rsidR="00FC6FF4" w:rsidRPr="00A60238" w:rsidRDefault="00FC6FF4" w:rsidP="00A6023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60238">
        <w:rPr>
          <w:rFonts w:ascii="Times New Roman" w:hAnsi="Times New Roman" w:cs="Times New Roman"/>
          <w:sz w:val="24"/>
          <w:szCs w:val="24"/>
        </w:rPr>
        <w:t>##</w:t>
      </w:r>
    </w:p>
    <w:p w14:paraId="540145EF" w14:textId="2C515CA9" w:rsidR="00FC6FF4" w:rsidRPr="00A60238" w:rsidRDefault="00FC6FF4" w:rsidP="00A60238">
      <w:pPr>
        <w:pStyle w:val="ListParagraph"/>
        <w:spacing w:after="0" w:line="240" w:lineRule="auto"/>
        <w:ind w:left="0" w:firstLine="709"/>
        <w:rPr>
          <w:rFonts w:ascii="Times New Roman" w:hAnsi="Times New Roman" w:cs="Times New Roman"/>
          <w:b/>
          <w:bCs/>
          <w:sz w:val="24"/>
          <w:szCs w:val="24"/>
        </w:rPr>
      </w:pPr>
      <w:r w:rsidRPr="00A60238">
        <w:rPr>
          <w:rFonts w:ascii="Times New Roman" w:hAnsi="Times New Roman" w:cs="Times New Roman"/>
          <w:b/>
          <w:bCs/>
          <w:sz w:val="24"/>
          <w:szCs w:val="24"/>
          <w:lang w:val="bg-BG"/>
        </w:rPr>
        <w:t>Т</w:t>
      </w:r>
      <w:r w:rsidR="00E36D2E" w:rsidRPr="00A60238">
        <w:rPr>
          <w:rFonts w:ascii="Times New Roman" w:hAnsi="Times New Roman" w:cs="Times New Roman"/>
          <w:b/>
          <w:bCs/>
          <w:sz w:val="24"/>
          <w:szCs w:val="24"/>
          <w:lang w:val="bg-BG"/>
        </w:rPr>
        <w:t xml:space="preserve">аблици </w:t>
      </w:r>
    </w:p>
    <w:p w14:paraId="2CD13DA8" w14:textId="5DEE72D5" w:rsidR="00FC6FF4" w:rsidRPr="00A60238" w:rsidRDefault="00FC6FF4" w:rsidP="00A60238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bg-BG"/>
        </w:rPr>
      </w:pPr>
      <w:r w:rsidRPr="00A60238">
        <w:rPr>
          <w:rFonts w:ascii="Times New Roman" w:hAnsi="Times New Roman" w:cs="Times New Roman"/>
          <w:sz w:val="24"/>
          <w:szCs w:val="24"/>
          <w:lang w:val="bg-BG"/>
        </w:rPr>
        <w:t>Всяка таблица трябва да има собствено заглавие</w:t>
      </w:r>
      <w:r w:rsidR="004953A0" w:rsidRPr="00A60238">
        <w:rPr>
          <w:rFonts w:ascii="Times New Roman" w:hAnsi="Times New Roman" w:cs="Times New Roman"/>
          <w:sz w:val="24"/>
          <w:szCs w:val="24"/>
          <w:lang w:val="bg-BG"/>
        </w:rPr>
        <w:t>, което е центрирано над нея</w:t>
      </w:r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. Предпочита се хоризонтална посока на теста. </w:t>
      </w:r>
      <w:r w:rsidR="008037B7">
        <w:rPr>
          <w:rFonts w:ascii="Times New Roman" w:hAnsi="Times New Roman" w:cs="Times New Roman"/>
          <w:sz w:val="24"/>
          <w:szCs w:val="24"/>
          <w:lang w:val="bg-BG"/>
        </w:rPr>
        <w:t>Таблиците се н</w:t>
      </w:r>
      <w:r w:rsidR="008037B7" w:rsidRPr="0094063F">
        <w:rPr>
          <w:rFonts w:ascii="Times New Roman" w:eastAsia="Times New Roman" w:hAnsi="Times New Roman" w:cs="Times New Roman"/>
          <w:sz w:val="24"/>
          <w:szCs w:val="24"/>
          <w:lang w:val="ru-RU" w:eastAsia="hr-HR"/>
        </w:rPr>
        <w:t>омерира</w:t>
      </w:r>
      <w:r w:rsidR="008037B7"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т </w:t>
      </w:r>
      <w:r w:rsidR="008037B7" w:rsidRPr="0094063F">
        <w:rPr>
          <w:rFonts w:ascii="Times New Roman" w:eastAsia="Times New Roman" w:hAnsi="Times New Roman" w:cs="Times New Roman"/>
          <w:sz w:val="24"/>
          <w:szCs w:val="24"/>
          <w:lang w:val="ru-RU" w:eastAsia="hr-HR"/>
        </w:rPr>
        <w:t>с арабски цифри</w:t>
      </w:r>
      <w:r w:rsidR="008037B7">
        <w:rPr>
          <w:rFonts w:ascii="Times New Roman" w:eastAsia="Times New Roman" w:hAnsi="Times New Roman" w:cs="Times New Roman"/>
          <w:sz w:val="24"/>
          <w:szCs w:val="24"/>
          <w:lang w:eastAsia="hr-HR"/>
        </w:rPr>
        <w:t>.</w:t>
      </w:r>
    </w:p>
    <w:p w14:paraId="5D43B3E8" w14:textId="5308BAED" w:rsidR="00EF2A8F" w:rsidRPr="00A60238" w:rsidRDefault="00EF2A8F" w:rsidP="00A60238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bg-BG"/>
        </w:rPr>
      </w:pPr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Задължително е поставянето на източник под таблицата. </w:t>
      </w:r>
    </w:p>
    <w:p w14:paraId="5B2E0FD2" w14:textId="2E97419D" w:rsidR="00FC6FF4" w:rsidRPr="00A60238" w:rsidRDefault="00FC6FF4" w:rsidP="00A60238">
      <w:pPr>
        <w:spacing w:after="0" w:line="240" w:lineRule="auto"/>
        <w:ind w:firstLine="709"/>
        <w:jc w:val="both"/>
        <w:rPr>
          <w:rFonts w:ascii="Times New Roman" w:hAnsi="Times New Roman" w:cs="Times New Roman"/>
          <w:b/>
          <w:sz w:val="24"/>
          <w:szCs w:val="24"/>
          <w:lang w:val="bg-BG"/>
        </w:rPr>
      </w:pPr>
      <w:r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Пример за изграждане на таблици е показан по-долу за </w:t>
      </w:r>
      <w:r w:rsidRPr="00A60238">
        <w:rPr>
          <w:rFonts w:ascii="Times New Roman" w:hAnsi="Times New Roman" w:cs="Times New Roman"/>
          <w:b/>
          <w:sz w:val="24"/>
          <w:szCs w:val="24"/>
          <w:lang w:val="bg-BG"/>
        </w:rPr>
        <w:t>Таб</w:t>
      </w:r>
      <w:r w:rsidR="0048149E" w:rsidRPr="00A60238">
        <w:rPr>
          <w:rFonts w:ascii="Times New Roman" w:hAnsi="Times New Roman" w:cs="Times New Roman"/>
          <w:b/>
          <w:sz w:val="24"/>
          <w:szCs w:val="24"/>
          <w:lang w:val="bg-BG"/>
        </w:rPr>
        <w:t>лица</w:t>
      </w:r>
      <w:r w:rsidRPr="00A60238">
        <w:rPr>
          <w:rFonts w:ascii="Times New Roman" w:hAnsi="Times New Roman" w:cs="Times New Roman"/>
          <w:b/>
          <w:sz w:val="24"/>
          <w:szCs w:val="24"/>
          <w:lang w:val="bg-BG"/>
        </w:rPr>
        <w:t xml:space="preserve"> 1.</w:t>
      </w:r>
    </w:p>
    <w:p w14:paraId="64351A1E" w14:textId="0E5C8B34" w:rsidR="00FC6FF4" w:rsidRPr="00A60238" w:rsidRDefault="00FC6FF4" w:rsidP="00A6023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60238">
        <w:rPr>
          <w:rFonts w:ascii="Times New Roman" w:hAnsi="Times New Roman" w:cs="Times New Roman"/>
          <w:sz w:val="24"/>
          <w:szCs w:val="24"/>
        </w:rPr>
        <w:t>##</w:t>
      </w:r>
    </w:p>
    <w:p w14:paraId="44C499D9" w14:textId="77777777" w:rsidR="0048330D" w:rsidRPr="00A60238" w:rsidRDefault="0048330D" w:rsidP="0048330D">
      <w:pPr>
        <w:pStyle w:val="BodyTextIndent"/>
        <w:jc w:val="right"/>
        <w:rPr>
          <w:b/>
          <w:bCs/>
          <w:szCs w:val="24"/>
          <w:lang w:val="bg-BG"/>
        </w:rPr>
      </w:pPr>
      <w:r w:rsidRPr="00A60238">
        <w:rPr>
          <w:b/>
          <w:bCs/>
          <w:szCs w:val="24"/>
          <w:lang w:val="bg-BG"/>
        </w:rPr>
        <w:t>Таблица</w:t>
      </w:r>
      <w:r w:rsidRPr="00A60238">
        <w:rPr>
          <w:b/>
          <w:bCs/>
          <w:szCs w:val="24"/>
          <w:lang w:val="en-GB"/>
        </w:rPr>
        <w:t xml:space="preserve"> 1</w:t>
      </w:r>
      <w:r w:rsidRPr="00A60238">
        <w:rPr>
          <w:b/>
          <w:bCs/>
          <w:szCs w:val="24"/>
          <w:lang w:val="bg-BG"/>
        </w:rPr>
        <w:t>.</w:t>
      </w:r>
    </w:p>
    <w:p w14:paraId="7B7724A0" w14:textId="17498044" w:rsidR="00FC6FF4" w:rsidRPr="00A60238" w:rsidRDefault="00FC6FF4" w:rsidP="00A60238">
      <w:pPr>
        <w:pStyle w:val="BodyTextIndent"/>
        <w:jc w:val="center"/>
        <w:rPr>
          <w:bCs/>
          <w:szCs w:val="24"/>
          <w:lang w:val="bg-BG"/>
        </w:rPr>
      </w:pPr>
      <w:r w:rsidRPr="00A60238">
        <w:rPr>
          <w:bCs/>
          <w:szCs w:val="24"/>
          <w:lang w:val="bg-BG"/>
        </w:rPr>
        <w:t xml:space="preserve">Стойности на критичните </w:t>
      </w:r>
      <w:r w:rsidR="002019EC" w:rsidRPr="00A60238">
        <w:rPr>
          <w:bCs/>
          <w:szCs w:val="24"/>
          <w:lang w:val="bg-BG"/>
        </w:rPr>
        <w:t>точки в изследване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707"/>
        <w:gridCol w:w="1415"/>
        <w:gridCol w:w="1497"/>
        <w:gridCol w:w="1848"/>
        <w:gridCol w:w="1549"/>
      </w:tblGrid>
      <w:tr w:rsidR="00FC6FF4" w:rsidRPr="00A60238" w14:paraId="01B7E42D" w14:textId="77777777" w:rsidTr="00FE6DEA">
        <w:tc>
          <w:tcPr>
            <w:tcW w:w="2770" w:type="dxa"/>
          </w:tcPr>
          <w:p w14:paraId="24C51346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378135BA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Exterior diameter [m]</w:t>
            </w:r>
          </w:p>
          <w:p w14:paraId="72F6FD7B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</w:tc>
        <w:tc>
          <w:tcPr>
            <w:tcW w:w="1440" w:type="dxa"/>
          </w:tcPr>
          <w:p w14:paraId="08673A85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7B3CA3E7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below 24</w:t>
            </w:r>
          </w:p>
        </w:tc>
        <w:tc>
          <w:tcPr>
            <w:tcW w:w="1530" w:type="dxa"/>
          </w:tcPr>
          <w:p w14:paraId="6068DFD5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325FE597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from 24 to 30</w:t>
            </w:r>
          </w:p>
        </w:tc>
        <w:tc>
          <w:tcPr>
            <w:tcW w:w="1890" w:type="dxa"/>
          </w:tcPr>
          <w:p w14:paraId="23F7AB52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6F743DFB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above 30 to 36</w:t>
            </w:r>
          </w:p>
        </w:tc>
        <w:tc>
          <w:tcPr>
            <w:tcW w:w="1580" w:type="dxa"/>
          </w:tcPr>
          <w:p w14:paraId="597AB42D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535F1510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above 36</w:t>
            </w:r>
          </w:p>
        </w:tc>
      </w:tr>
      <w:tr w:rsidR="00FC6FF4" w:rsidRPr="00A60238" w14:paraId="6DBEF82F" w14:textId="77777777" w:rsidTr="00FE6DEA">
        <w:tc>
          <w:tcPr>
            <w:tcW w:w="2770" w:type="dxa"/>
          </w:tcPr>
          <w:p w14:paraId="06B95244" w14:textId="77777777" w:rsidR="00FC6FF4" w:rsidRPr="00A60238" w:rsidRDefault="00FC6FF4" w:rsidP="00A60238">
            <w:pPr>
              <w:pStyle w:val="BodyTextIndent"/>
              <w:ind w:firstLine="0"/>
              <w:jc w:val="left"/>
              <w:rPr>
                <w:bCs/>
                <w:szCs w:val="24"/>
                <w:lang w:val="en-GB"/>
              </w:rPr>
            </w:pPr>
          </w:p>
          <w:p w14:paraId="0E95ABDD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Critical gap [s]</w:t>
            </w:r>
          </w:p>
          <w:p w14:paraId="1EEEE763" w14:textId="77777777" w:rsidR="00FC6FF4" w:rsidRPr="00A60238" w:rsidRDefault="00FC6FF4" w:rsidP="00A60238">
            <w:pPr>
              <w:pStyle w:val="BodyTextIndent"/>
              <w:ind w:firstLine="0"/>
              <w:jc w:val="left"/>
              <w:rPr>
                <w:bCs/>
                <w:szCs w:val="24"/>
                <w:lang w:val="en-GB"/>
              </w:rPr>
            </w:pPr>
          </w:p>
        </w:tc>
        <w:tc>
          <w:tcPr>
            <w:tcW w:w="1440" w:type="dxa"/>
          </w:tcPr>
          <w:p w14:paraId="4E2F8EB4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11826766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5.0</w:t>
            </w:r>
          </w:p>
        </w:tc>
        <w:tc>
          <w:tcPr>
            <w:tcW w:w="1530" w:type="dxa"/>
          </w:tcPr>
          <w:p w14:paraId="52C56150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793308CF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4.8</w:t>
            </w:r>
          </w:p>
        </w:tc>
        <w:tc>
          <w:tcPr>
            <w:tcW w:w="1890" w:type="dxa"/>
          </w:tcPr>
          <w:p w14:paraId="35E5E9BB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50448093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4.6</w:t>
            </w:r>
          </w:p>
        </w:tc>
        <w:tc>
          <w:tcPr>
            <w:tcW w:w="1580" w:type="dxa"/>
          </w:tcPr>
          <w:p w14:paraId="6F0578D7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3FF9D075" w14:textId="77777777" w:rsidR="00FC6FF4" w:rsidRPr="00A60238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A60238">
              <w:rPr>
                <w:bCs/>
                <w:szCs w:val="24"/>
                <w:lang w:val="en-GB"/>
              </w:rPr>
              <w:t>4.5</w:t>
            </w:r>
          </w:p>
        </w:tc>
      </w:tr>
    </w:tbl>
    <w:p w14:paraId="67A78245" w14:textId="16F85A9F" w:rsidR="004B168A" w:rsidRPr="00A60238" w:rsidRDefault="004B168A" w:rsidP="00A6023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  <w:lang w:val="bg-BG"/>
        </w:rPr>
      </w:pPr>
      <w:r w:rsidRPr="00A60238">
        <w:rPr>
          <w:rFonts w:ascii="Times New Roman" w:hAnsi="Times New Roman" w:cs="Times New Roman"/>
          <w:b/>
          <w:bCs/>
          <w:sz w:val="24"/>
          <w:szCs w:val="24"/>
          <w:lang w:val="bg-BG"/>
        </w:rPr>
        <w:t xml:space="preserve">Източник: </w:t>
      </w:r>
      <w:r w:rsidRPr="00A60238">
        <w:rPr>
          <w:rFonts w:ascii="Times New Roman" w:hAnsi="Times New Roman" w:cs="Times New Roman"/>
          <w:bCs/>
          <w:sz w:val="24"/>
          <w:szCs w:val="24"/>
          <w:lang w:val="bg-BG"/>
        </w:rPr>
        <w:fldChar w:fldCharType="begin"/>
      </w:r>
      <w:r w:rsidRPr="00A60238">
        <w:rPr>
          <w:rFonts w:ascii="Times New Roman" w:hAnsi="Times New Roman" w:cs="Times New Roman"/>
          <w:bCs/>
          <w:sz w:val="24"/>
          <w:szCs w:val="24"/>
          <w:lang w:val="bg-BG"/>
        </w:rPr>
        <w:instrText xml:space="preserve"> ADDIN ZOTERO_ITEM CSL_CITATION {"citationID":"XxmMWIKu","properties":{"formattedCitation":"(\\uc0\\u1042{}\\uc0\\u1086{}\\uc0\\u1076{}\\uc0\\u1077{}\\uc0\\u1085{}\\uc0\\u1080{}\\uc0\\u1095{}\\uc0\\u1072{}\\uc0\\u1088{}\\uc0\\u1086{}\\uc0\\u1074{}\\uc0\\u1072{}, \\uc0\\u1052{}., 2013)","plainCitation":"(Воденичарова, М., 2013)","noteIndex":0},"citationItems":[{"id":59,"uris":["http://zotero.org/users/local/nX84S1jw/items/M4NFTREE"],"uri":["http://zotero.org/users/local/nX84S1jw/items/M4NFTREE"],"itemData":{"id":59,"type":"paper-conference","event":"Единадесета национална младежка научно-практическа сесия","event-place":"София","language":"български","page":"71-75","publisher-place":"София","title":"Модел за качество на логистичното обслужване","author":[{"literal":"Воденичарова, М.,"}],"issued":{"date-parts":[["2013"]]}}}],"schema":"https://github.com/citation-style-language/schema/raw/master/csl-citation.json"} </w:instrText>
      </w:r>
      <w:r w:rsidRPr="00A60238">
        <w:rPr>
          <w:rFonts w:ascii="Times New Roman" w:hAnsi="Times New Roman" w:cs="Times New Roman"/>
          <w:bCs/>
          <w:sz w:val="24"/>
          <w:szCs w:val="24"/>
          <w:lang w:val="bg-BG"/>
        </w:rPr>
        <w:fldChar w:fldCharType="separate"/>
      </w:r>
      <w:r w:rsidRPr="00A60238">
        <w:rPr>
          <w:rFonts w:ascii="Times New Roman" w:hAnsi="Times New Roman" w:cs="Times New Roman"/>
          <w:sz w:val="24"/>
          <w:szCs w:val="24"/>
        </w:rPr>
        <w:t>(Воденичарова, М., 2013)</w:t>
      </w:r>
      <w:r w:rsidRPr="00A60238">
        <w:rPr>
          <w:rFonts w:ascii="Times New Roman" w:hAnsi="Times New Roman" w:cs="Times New Roman"/>
          <w:bCs/>
          <w:sz w:val="24"/>
          <w:szCs w:val="24"/>
          <w:lang w:val="bg-BG"/>
        </w:rPr>
        <w:fldChar w:fldCharType="end"/>
      </w:r>
    </w:p>
    <w:p w14:paraId="12CE235F" w14:textId="77777777" w:rsidR="004B168A" w:rsidRPr="00A60238" w:rsidRDefault="004B168A" w:rsidP="00A60238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bg-BG"/>
        </w:rPr>
      </w:pPr>
    </w:p>
    <w:p w14:paraId="0F54F414" w14:textId="34AE0614" w:rsidR="00FC6FF4" w:rsidRPr="00A60238" w:rsidRDefault="009E1A58" w:rsidP="00A60238">
      <w:pPr>
        <w:spacing w:after="0" w:line="240" w:lineRule="auto"/>
        <w:ind w:firstLine="709"/>
        <w:rPr>
          <w:rFonts w:ascii="Times New Roman" w:hAnsi="Times New Roman" w:cs="Times New Roman"/>
          <w:b/>
          <w:bCs/>
          <w:sz w:val="24"/>
          <w:szCs w:val="24"/>
          <w:lang w:val="bg-BG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bg-BG"/>
        </w:rPr>
        <w:t>Фигури</w:t>
      </w:r>
    </w:p>
    <w:p w14:paraId="04C6E9F6" w14:textId="19181C0A" w:rsidR="00D97921" w:rsidRPr="00A60238" w:rsidRDefault="009E1A58" w:rsidP="00A60238">
      <w:pPr>
        <w:spacing w:after="0" w:line="240" w:lineRule="auto"/>
        <w:ind w:firstLine="709"/>
        <w:jc w:val="both"/>
        <w:rPr>
          <w:rFonts w:ascii="Times New Roman" w:hAnsi="Times New Roman" w:cs="Times New Roman"/>
          <w:b/>
          <w:sz w:val="24"/>
          <w:szCs w:val="24"/>
          <w:lang w:val="bg-BG"/>
        </w:rPr>
      </w:pPr>
      <w:r>
        <w:rPr>
          <w:rFonts w:ascii="Times New Roman" w:hAnsi="Times New Roman" w:cs="Times New Roman"/>
          <w:sz w:val="24"/>
          <w:szCs w:val="24"/>
          <w:lang w:val="bg-BG"/>
        </w:rPr>
        <w:t>Фигурите</w:t>
      </w:r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трябва да </w:t>
      </w:r>
      <w:r>
        <w:rPr>
          <w:rFonts w:ascii="Times New Roman" w:hAnsi="Times New Roman" w:cs="Times New Roman"/>
          <w:sz w:val="24"/>
          <w:szCs w:val="24"/>
          <w:lang w:val="bg-BG"/>
        </w:rPr>
        <w:t>бъдат</w:t>
      </w:r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четлив</w:t>
      </w:r>
      <w:r>
        <w:rPr>
          <w:rFonts w:ascii="Times New Roman" w:hAnsi="Times New Roman" w:cs="Times New Roman"/>
          <w:sz w:val="24"/>
          <w:szCs w:val="24"/>
          <w:lang w:val="bg-BG"/>
        </w:rPr>
        <w:t>и</w:t>
      </w:r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>.</w:t>
      </w:r>
      <w:r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>Описанието на фигурата в текста трябва да е достатъчно за правилното й разбиране. Под фигурата трябва да има заглавие.</w:t>
      </w:r>
      <w:r w:rsidR="00D97A41"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>Шрифт: 1</w:t>
      </w:r>
      <w:r>
        <w:rPr>
          <w:rFonts w:ascii="Times New Roman" w:hAnsi="Times New Roman" w:cs="Times New Roman"/>
          <w:sz w:val="24"/>
          <w:szCs w:val="24"/>
          <w:lang w:val="bg-BG"/>
        </w:rPr>
        <w:t>2</w:t>
      </w:r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>pt</w:t>
      </w:r>
      <w:proofErr w:type="spellEnd"/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>.,</w:t>
      </w:r>
      <w:r w:rsidR="00D97A41"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 в ляво. </w:t>
      </w:r>
      <w:r w:rsidR="00D97921" w:rsidRPr="00A60238">
        <w:rPr>
          <w:rFonts w:ascii="Times New Roman" w:hAnsi="Times New Roman" w:cs="Times New Roman"/>
          <w:sz w:val="24"/>
          <w:szCs w:val="24"/>
          <w:lang w:val="bg-BG"/>
        </w:rPr>
        <w:t xml:space="preserve">Пример за фигура са показани на </w:t>
      </w:r>
      <w:r w:rsidR="00D97921" w:rsidRPr="00A60238">
        <w:rPr>
          <w:rFonts w:ascii="Times New Roman" w:hAnsi="Times New Roman" w:cs="Times New Roman"/>
          <w:b/>
          <w:sz w:val="24"/>
          <w:szCs w:val="24"/>
          <w:lang w:val="bg-BG"/>
        </w:rPr>
        <w:t>фиг. 1.</w:t>
      </w:r>
      <w:r w:rsidR="00D97A41" w:rsidRPr="00A60238">
        <w:rPr>
          <w:rFonts w:ascii="Times New Roman" w:hAnsi="Times New Roman" w:cs="Times New Roman"/>
          <w:b/>
          <w:sz w:val="24"/>
          <w:szCs w:val="24"/>
          <w:lang w:val="bg-BG"/>
        </w:rPr>
        <w:t xml:space="preserve"> Задължително е цитирането на източника, който е използван.</w:t>
      </w:r>
    </w:p>
    <w:p w14:paraId="205B491F" w14:textId="7CA16389" w:rsidR="00D97921" w:rsidRPr="00A60238" w:rsidRDefault="00D97921" w:rsidP="00A6023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60238">
        <w:rPr>
          <w:rFonts w:ascii="Times New Roman" w:hAnsi="Times New Roman" w:cs="Times New Roman"/>
          <w:sz w:val="24"/>
          <w:szCs w:val="24"/>
        </w:rPr>
        <w:t>##</w:t>
      </w:r>
    </w:p>
    <w:p w14:paraId="56747574" w14:textId="111262C6" w:rsidR="00D97921" w:rsidRDefault="005954EA" w:rsidP="00A6023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81B3C">
        <w:rPr>
          <w:rFonts w:ascii="Times New Roman" w:hAnsi="Times New Roman" w:cs="Times New Roman"/>
          <w:noProof/>
          <w:sz w:val="24"/>
          <w:szCs w:val="24"/>
          <w:lang w:val="bg-BG" w:eastAsia="bg-BG"/>
        </w:rPr>
        <w:drawing>
          <wp:inline distT="0" distB="0" distL="0" distR="0" wp14:anchorId="09640D1D" wp14:editId="2F190565">
            <wp:extent cx="5172075" cy="2867025"/>
            <wp:effectExtent l="0" t="0" r="9525" b="9525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63778D53" w14:textId="3A446542" w:rsidR="00D97921" w:rsidRPr="00A60238" w:rsidRDefault="00D97921" w:rsidP="00A60238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</w:pPr>
      <w:proofErr w:type="spellStart"/>
      <w:r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Фиг</w:t>
      </w:r>
      <w:proofErr w:type="spellEnd"/>
      <w:r w:rsidRPr="00A60238">
        <w:rPr>
          <w:rFonts w:ascii="Times New Roman" w:eastAsia="Times New Roman" w:hAnsi="Times New Roman" w:cs="Times New Roman"/>
          <w:b/>
          <w:sz w:val="24"/>
          <w:szCs w:val="24"/>
          <w:lang w:eastAsia="pl-PL"/>
        </w:rPr>
        <w:t>. 1.</w:t>
      </w:r>
      <w:r w:rsidRPr="00A60238">
        <w:rPr>
          <w:rFonts w:ascii="Times New Roman" w:eastAsia="Times New Roman" w:hAnsi="Times New Roman" w:cs="Times New Roman"/>
          <w:sz w:val="24"/>
          <w:szCs w:val="24"/>
          <w:lang w:eastAsia="pl-PL"/>
        </w:rPr>
        <w:t xml:space="preserve"> </w:t>
      </w:r>
      <w:r w:rsidR="00685C66"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t>Логистични пазарни сег</w:t>
      </w:r>
      <w:r w:rsidR="00BC7F13"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t>менти</w:t>
      </w:r>
    </w:p>
    <w:p w14:paraId="048E4457" w14:textId="05C1CA75" w:rsidR="00D97A41" w:rsidRPr="00A60238" w:rsidRDefault="00D97A41" w:rsidP="00A60238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US" w:eastAsia="pl-PL"/>
        </w:rPr>
      </w:pPr>
      <w:r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Източник:</w:t>
      </w:r>
      <w:r w:rsidRPr="00A60238"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t xml:space="preserve"> </w:t>
      </w:r>
      <w:r w:rsidRPr="00A60238"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fldChar w:fldCharType="begin"/>
      </w:r>
      <w:r w:rsidRPr="00A60238"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instrText xml:space="preserve"> ADDIN ZOTERO_ITEM CSL_CITATION {"citationID":"p4UC3SQV","properties":{"formattedCitation":"(Vodenicharova, Maria, 2016)","plainCitation":"(Vodenicharova, Maria, 2016)","noteIndex":0},"citationItems":[{"id":50,"uris":["http://zotero.org/users/local/nX84S1jw/items/GTE8DI8B"],"uri":["http://zotero.org/users/local/nX84S1jw/items/GTE8DI8B"],"itemData":{"id":50,"type":"article-journal","abstract":"Volume VII","collection-title":"MIT Press","container-title":"Massachusetts Review of Science and Technologies","issue":"1","language":"английски","page":"210-217","title":"Analysis of logistics market in Bulgaria for the period 2010-2016","volume":"№ 1(13)","author":[{"family":"Vodenicharova, Maria","given":""}],"issued":{"date-parts":[["2016",6]]}}}],"schema":"https://github.com/citation-style-language/schema/raw/master/csl-citation.json"} </w:instrText>
      </w:r>
      <w:r w:rsidRPr="00A60238"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fldChar w:fldCharType="separate"/>
      </w:r>
      <w:r w:rsidRPr="00A60238">
        <w:rPr>
          <w:rFonts w:ascii="Times New Roman" w:hAnsi="Times New Roman" w:cs="Times New Roman"/>
          <w:sz w:val="24"/>
          <w:szCs w:val="24"/>
        </w:rPr>
        <w:t>(Vodenicharova, Maria, 2016)</w:t>
      </w:r>
      <w:r w:rsidRPr="00A60238"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fldChar w:fldCharType="end"/>
      </w:r>
    </w:p>
    <w:p w14:paraId="7C75A3E2" w14:textId="77777777" w:rsidR="00D97921" w:rsidRPr="00A60238" w:rsidRDefault="00D97921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  <w:r w:rsidRPr="00A60238">
        <w:rPr>
          <w:rFonts w:ascii="Times New Roman" w:eastAsia="Times New Roman" w:hAnsi="Times New Roman" w:cs="Times New Roman"/>
          <w:sz w:val="24"/>
          <w:szCs w:val="24"/>
          <w:lang w:eastAsia="x-none"/>
        </w:rPr>
        <w:t>##</w:t>
      </w:r>
    </w:p>
    <w:p w14:paraId="19CD1D96" w14:textId="07AE0522" w:rsidR="00D97921" w:rsidRPr="00A60238" w:rsidRDefault="00D97921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  <w:r w:rsidRPr="00A60238">
        <w:rPr>
          <w:rFonts w:ascii="Times New Roman" w:eastAsia="Times New Roman" w:hAnsi="Times New Roman" w:cs="Times New Roman"/>
          <w:sz w:val="24"/>
          <w:szCs w:val="24"/>
          <w:lang w:eastAsia="x-none"/>
        </w:rPr>
        <w:t>##</w:t>
      </w:r>
    </w:p>
    <w:p w14:paraId="29E3910B" w14:textId="6E83F34B" w:rsidR="004C3447" w:rsidRPr="00A60238" w:rsidRDefault="004C3447" w:rsidP="00A60238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</w:pPr>
      <w:r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  <w:t>З</w:t>
      </w:r>
      <w:r w:rsidR="008F5BFF" w:rsidRPr="00A60238"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  <w:t xml:space="preserve">аключение </w:t>
      </w:r>
      <w:r w:rsidR="008F5BFF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(</w:t>
      </w:r>
      <w:r w:rsidR="008F5BFF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bold</w:t>
      </w:r>
      <w:r w:rsidR="008F5BFF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, </w:t>
      </w:r>
      <w:r w:rsidR="008F5BFF" w:rsidRPr="00C60A4D">
        <w:rPr>
          <w:rFonts w:ascii="Times New Roman" w:eastAsia="Times New Roman" w:hAnsi="Times New Roman" w:cs="Times New Roman"/>
          <w:b/>
          <w:bCs/>
          <w:iCs/>
          <w:sz w:val="24"/>
          <w:szCs w:val="24"/>
          <w:lang w:eastAsia="hr-HR"/>
        </w:rPr>
        <w:t>Justified</w:t>
      </w:r>
      <w:r w:rsidR="008F5BFF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)</w:t>
      </w:r>
    </w:p>
    <w:p w14:paraId="0E375FFA" w14:textId="6DEC3FEF" w:rsidR="00581209" w:rsidRPr="00A60238" w:rsidRDefault="00581209" w:rsidP="00A60238">
      <w:pPr>
        <w:spacing w:after="0" w:line="240" w:lineRule="auto"/>
        <w:ind w:firstLine="709"/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</w:pPr>
      <w:r w:rsidRPr="00A60238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Доклад</w:t>
      </w:r>
      <w:r w:rsidR="00A757F2" w:rsidRPr="00A60238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ъ</w:t>
      </w:r>
      <w:r w:rsidR="001B3EEC" w:rsidRPr="00A60238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т трябва да включва заключение с </w:t>
      </w:r>
      <w:r w:rsidR="00D578E9" w:rsidRPr="00A60238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основните изводи</w:t>
      </w:r>
      <w:r w:rsidR="001B3EEC" w:rsidRPr="00A60238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от </w:t>
      </w:r>
      <w:r w:rsidR="00D578E9" w:rsidRPr="00A60238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изследването, направени препоръки и нерешени въпроси. </w:t>
      </w:r>
    </w:p>
    <w:p w14:paraId="01B34935" w14:textId="77777777" w:rsidR="004C3447" w:rsidRPr="00A60238" w:rsidRDefault="004C3447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  <w:r w:rsidRPr="00A60238">
        <w:rPr>
          <w:rFonts w:ascii="Times New Roman" w:eastAsia="Times New Roman" w:hAnsi="Times New Roman" w:cs="Times New Roman"/>
          <w:sz w:val="24"/>
          <w:szCs w:val="24"/>
          <w:lang w:eastAsia="x-none"/>
        </w:rPr>
        <w:lastRenderedPageBreak/>
        <w:t>##</w:t>
      </w:r>
    </w:p>
    <w:p w14:paraId="560C1DE4" w14:textId="77777777" w:rsidR="004C3447" w:rsidRPr="00A60238" w:rsidRDefault="004C3447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  <w:r w:rsidRPr="00A60238">
        <w:rPr>
          <w:rFonts w:ascii="Times New Roman" w:eastAsia="Times New Roman" w:hAnsi="Times New Roman" w:cs="Times New Roman"/>
          <w:sz w:val="24"/>
          <w:szCs w:val="24"/>
          <w:lang w:eastAsia="x-none"/>
        </w:rPr>
        <w:t>##</w:t>
      </w:r>
    </w:p>
    <w:p w14:paraId="3A07A72B" w14:textId="6BB551EC" w:rsidR="00D97921" w:rsidRPr="00A60238" w:rsidRDefault="00D97921" w:rsidP="00A60238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eastAsia="x-none"/>
        </w:rPr>
      </w:pPr>
      <w:r w:rsidRPr="00A60238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x-none"/>
        </w:rPr>
        <w:t>И</w:t>
      </w:r>
      <w:r w:rsidR="00C32BEB" w:rsidRPr="00A60238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x-none"/>
        </w:rPr>
        <w:t>зползвана литература</w:t>
      </w:r>
      <w:r w:rsidR="00C32BE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x-none"/>
        </w:rPr>
        <w:t xml:space="preserve"> </w:t>
      </w:r>
      <w:r w:rsidR="00C32BE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(</w:t>
      </w:r>
      <w:r w:rsidR="00C32BEB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bold</w:t>
      </w:r>
      <w:r w:rsidR="00C32BE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, </w:t>
      </w:r>
      <w:r w:rsidR="00C32BEB" w:rsidRPr="00C60A4D">
        <w:rPr>
          <w:rFonts w:ascii="Times New Roman" w:eastAsia="Times New Roman" w:hAnsi="Times New Roman" w:cs="Times New Roman"/>
          <w:b/>
          <w:bCs/>
          <w:iCs/>
          <w:sz w:val="24"/>
          <w:szCs w:val="24"/>
          <w:lang w:eastAsia="hr-HR"/>
        </w:rPr>
        <w:t>Justified</w:t>
      </w:r>
      <w:r w:rsidR="00C32BE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)</w:t>
      </w:r>
    </w:p>
    <w:p w14:paraId="2FAAF40D" w14:textId="3607BED3" w:rsidR="00D97921" w:rsidRPr="00A60238" w:rsidRDefault="00D97921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eastAsia="x-none"/>
        </w:rPr>
      </w:pPr>
      <w:r w:rsidRPr="00A60238">
        <w:rPr>
          <w:rFonts w:ascii="Times New Roman" w:eastAsia="Times New Roman" w:hAnsi="Times New Roman" w:cs="Times New Roman"/>
          <w:b/>
          <w:bCs/>
          <w:sz w:val="24"/>
          <w:szCs w:val="24"/>
          <w:lang w:eastAsia="x-none"/>
        </w:rPr>
        <w:t>##</w:t>
      </w:r>
    </w:p>
    <w:p w14:paraId="605BFD05" w14:textId="315944C5" w:rsidR="00D97921" w:rsidRPr="00A60238" w:rsidRDefault="000F3F83" w:rsidP="00A60238">
      <w:pPr>
        <w:spacing w:after="0" w:line="240" w:lineRule="auto"/>
        <w:ind w:firstLine="720"/>
        <w:rPr>
          <w:rFonts w:ascii="Times New Roman" w:eastAsia="Times New Roman" w:hAnsi="Times New Roman" w:cs="Times New Roman"/>
          <w:sz w:val="24"/>
          <w:szCs w:val="24"/>
          <w:lang w:val="en-US" w:eastAsia="x-none"/>
        </w:rPr>
      </w:pPr>
      <w:r w:rsidRPr="00A60238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Използваната литература се генерира автоматично от програмата </w:t>
      </w:r>
      <w:proofErr w:type="spellStart"/>
      <w:r w:rsidRPr="00A60238">
        <w:rPr>
          <w:rFonts w:ascii="Times New Roman" w:eastAsia="Times New Roman" w:hAnsi="Times New Roman" w:cs="Times New Roman"/>
          <w:sz w:val="24"/>
          <w:szCs w:val="24"/>
          <w:lang w:val="en-US" w:eastAsia="x-none"/>
        </w:rPr>
        <w:t>Zotero</w:t>
      </w:r>
      <w:proofErr w:type="spellEnd"/>
      <w:r w:rsidRPr="00A60238">
        <w:rPr>
          <w:rFonts w:ascii="Times New Roman" w:eastAsia="Times New Roman" w:hAnsi="Times New Roman" w:cs="Times New Roman"/>
          <w:sz w:val="24"/>
          <w:szCs w:val="24"/>
          <w:lang w:val="en-US" w:eastAsia="x-none"/>
        </w:rPr>
        <w:t xml:space="preserve">, </w:t>
      </w:r>
      <w:proofErr w:type="spellStart"/>
      <w:r w:rsidRPr="00A60238">
        <w:rPr>
          <w:rFonts w:ascii="Times New Roman" w:eastAsia="Times New Roman" w:hAnsi="Times New Roman" w:cs="Times New Roman"/>
          <w:sz w:val="24"/>
          <w:szCs w:val="24"/>
          <w:lang w:val="en-US" w:eastAsia="x-none"/>
        </w:rPr>
        <w:t>като</w:t>
      </w:r>
      <w:proofErr w:type="spellEnd"/>
      <w:r w:rsidRPr="00A60238">
        <w:rPr>
          <w:rFonts w:ascii="Times New Roman" w:eastAsia="Times New Roman" w:hAnsi="Times New Roman" w:cs="Times New Roman"/>
          <w:sz w:val="24"/>
          <w:szCs w:val="24"/>
          <w:lang w:val="en-US" w:eastAsia="x-none"/>
        </w:rPr>
        <w:t xml:space="preserve"> </w:t>
      </w:r>
      <w:proofErr w:type="spellStart"/>
      <w:r w:rsidRPr="00A60238">
        <w:rPr>
          <w:rFonts w:ascii="Times New Roman" w:eastAsia="Times New Roman" w:hAnsi="Times New Roman" w:cs="Times New Roman"/>
          <w:sz w:val="24"/>
          <w:szCs w:val="24"/>
          <w:lang w:val="en-US" w:eastAsia="x-none"/>
        </w:rPr>
        <w:t>се</w:t>
      </w:r>
      <w:proofErr w:type="spellEnd"/>
      <w:r w:rsidRPr="00A60238">
        <w:rPr>
          <w:rFonts w:ascii="Times New Roman" w:eastAsia="Times New Roman" w:hAnsi="Times New Roman" w:cs="Times New Roman"/>
          <w:sz w:val="24"/>
          <w:szCs w:val="24"/>
          <w:lang w:val="en-US" w:eastAsia="x-none"/>
        </w:rPr>
        <w:t xml:space="preserve"> </w:t>
      </w:r>
      <w:r w:rsidRPr="00A60238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натисне </w:t>
      </w:r>
      <w:r w:rsidRPr="00A60238">
        <w:rPr>
          <w:rFonts w:ascii="Times New Roman" w:eastAsia="Times New Roman" w:hAnsi="Times New Roman" w:cs="Times New Roman"/>
          <w:sz w:val="24"/>
          <w:szCs w:val="24"/>
          <w:lang w:val="en-US" w:eastAsia="x-none"/>
        </w:rPr>
        <w:t>Add/Edit Bibliography.</w:t>
      </w:r>
    </w:p>
    <w:p w14:paraId="7A71BABA" w14:textId="77777777" w:rsidR="000F3F83" w:rsidRPr="00A60238" w:rsidRDefault="000F3F83" w:rsidP="00A60238">
      <w:pPr>
        <w:spacing w:after="0" w:line="240" w:lineRule="auto"/>
        <w:ind w:firstLine="720"/>
        <w:rPr>
          <w:rFonts w:ascii="Times New Roman" w:eastAsia="Times New Roman" w:hAnsi="Times New Roman" w:cs="Times New Roman"/>
          <w:sz w:val="24"/>
          <w:szCs w:val="24"/>
          <w:lang w:val="en-US" w:eastAsia="x-none"/>
        </w:rPr>
      </w:pPr>
    </w:p>
    <w:p w14:paraId="78156209" w14:textId="77777777" w:rsidR="000F3F83" w:rsidRPr="00A60238" w:rsidRDefault="000F3F83" w:rsidP="00A60238">
      <w:pPr>
        <w:spacing w:after="0" w:line="240" w:lineRule="auto"/>
        <w:ind w:firstLine="720"/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</w:pPr>
    </w:p>
    <w:p w14:paraId="43721FB1" w14:textId="77777777" w:rsidR="000F3F83" w:rsidRPr="00A60238" w:rsidRDefault="000F3F83" w:rsidP="00A60238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A60238">
        <w:rPr>
          <w:rFonts w:ascii="Times New Roman" w:eastAsia="Times New Roman" w:hAnsi="Times New Roman" w:cs="Times New Roman"/>
          <w:sz w:val="24"/>
          <w:szCs w:val="24"/>
          <w:lang w:eastAsia="x-none"/>
        </w:rPr>
        <w:fldChar w:fldCharType="begin"/>
      </w:r>
      <w:r w:rsidRPr="00A60238">
        <w:rPr>
          <w:rFonts w:ascii="Times New Roman" w:eastAsia="Times New Roman" w:hAnsi="Times New Roman" w:cs="Times New Roman"/>
          <w:sz w:val="24"/>
          <w:szCs w:val="24"/>
          <w:lang w:eastAsia="x-none"/>
        </w:rPr>
        <w:instrText xml:space="preserve"> ADDIN ZOTERO_BIBL {"uncited":[],"omitted":[],"custom":[]} CSL_BIBLIOGRAPHY </w:instrText>
      </w:r>
      <w:r w:rsidRPr="00A60238">
        <w:rPr>
          <w:rFonts w:ascii="Times New Roman" w:eastAsia="Times New Roman" w:hAnsi="Times New Roman" w:cs="Times New Roman"/>
          <w:sz w:val="24"/>
          <w:szCs w:val="24"/>
          <w:lang w:eastAsia="x-none"/>
        </w:rPr>
        <w:fldChar w:fldCharType="separate"/>
      </w:r>
      <w:r w:rsidRPr="00A60238">
        <w:rPr>
          <w:rFonts w:ascii="Times New Roman" w:hAnsi="Times New Roman" w:cs="Times New Roman"/>
          <w:sz w:val="24"/>
          <w:szCs w:val="24"/>
        </w:rPr>
        <w:t>Rakovska, M., Ivanov, N., Vodenicharova, M., 2014. Logistics development in Bulgarian processing and trading companies, IK-UNWE. ed. Sofia.</w:t>
      </w:r>
    </w:p>
    <w:p w14:paraId="0C36A94A" w14:textId="77777777" w:rsidR="000F3F83" w:rsidRPr="00A60238" w:rsidRDefault="000F3F83" w:rsidP="00A60238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A60238">
        <w:rPr>
          <w:rFonts w:ascii="Times New Roman" w:hAnsi="Times New Roman" w:cs="Times New Roman"/>
          <w:sz w:val="24"/>
          <w:szCs w:val="24"/>
        </w:rPr>
        <w:t>Vodenicharova, Maria, 2016. Analysis of logistics market in Bulgaria for the period 2010-2016. Massachusetts Review of Science and Technologies, MIT Press № 1(13), 210–217.</w:t>
      </w:r>
    </w:p>
    <w:p w14:paraId="28092326" w14:textId="77777777" w:rsidR="000F3F83" w:rsidRPr="00A60238" w:rsidRDefault="000F3F83" w:rsidP="00A60238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A60238">
        <w:rPr>
          <w:rFonts w:ascii="Times New Roman" w:hAnsi="Times New Roman" w:cs="Times New Roman"/>
          <w:sz w:val="24"/>
          <w:szCs w:val="24"/>
        </w:rPr>
        <w:t>Воденичарова, В., 2017. Управление на качеството в логистиката. ИК-УНСС, София.</w:t>
      </w:r>
    </w:p>
    <w:p w14:paraId="0196232E" w14:textId="77777777" w:rsidR="000F3F83" w:rsidRPr="00A60238" w:rsidRDefault="000F3F83" w:rsidP="00A60238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A60238">
        <w:rPr>
          <w:rFonts w:ascii="Times New Roman" w:hAnsi="Times New Roman" w:cs="Times New Roman"/>
          <w:sz w:val="24"/>
          <w:szCs w:val="24"/>
        </w:rPr>
        <w:t>Воденичарова, М., 2013. Модел за качество на логистичното обслужване. Presented at the Единадесета национална младежка научно-практическа сесия, София, pp. 71–75.</w:t>
      </w:r>
    </w:p>
    <w:p w14:paraId="6F35E2AB" w14:textId="0A97F75A" w:rsidR="000F3F83" w:rsidRPr="00A60238" w:rsidRDefault="000F3F83" w:rsidP="00A60238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  <w:r w:rsidRPr="00A60238">
        <w:rPr>
          <w:rFonts w:ascii="Times New Roman" w:eastAsia="Times New Roman" w:hAnsi="Times New Roman" w:cs="Times New Roman"/>
          <w:sz w:val="24"/>
          <w:szCs w:val="24"/>
          <w:lang w:eastAsia="x-none"/>
        </w:rPr>
        <w:fldChar w:fldCharType="end"/>
      </w:r>
    </w:p>
    <w:sectPr w:rsidR="000F3F83" w:rsidRPr="00A60238">
      <w:head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A4043F8" w14:textId="77777777" w:rsidR="00CD5F01" w:rsidRDefault="00CD5F01" w:rsidP="00917657">
      <w:pPr>
        <w:spacing w:after="0" w:line="240" w:lineRule="auto"/>
      </w:pPr>
      <w:r>
        <w:separator/>
      </w:r>
    </w:p>
  </w:endnote>
  <w:endnote w:type="continuationSeparator" w:id="0">
    <w:p w14:paraId="2420CFD8" w14:textId="77777777" w:rsidR="00CD5F01" w:rsidRDefault="00CD5F01" w:rsidP="0091765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620284A" w14:textId="77777777" w:rsidR="00CD5F01" w:rsidRDefault="00CD5F01" w:rsidP="00917657">
      <w:pPr>
        <w:spacing w:after="0" w:line="240" w:lineRule="auto"/>
      </w:pPr>
      <w:r>
        <w:separator/>
      </w:r>
    </w:p>
  </w:footnote>
  <w:footnote w:type="continuationSeparator" w:id="0">
    <w:p w14:paraId="466A358F" w14:textId="77777777" w:rsidR="00CD5F01" w:rsidRDefault="00CD5F01" w:rsidP="0091765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C5D5071" w14:textId="77777777" w:rsidR="00917657" w:rsidRDefault="00917657" w:rsidP="00917657">
    <w:pPr>
      <w:spacing w:after="0" w:line="240" w:lineRule="auto"/>
      <w:jc w:val="center"/>
      <w:rPr>
        <w:rFonts w:ascii="Times New Roman" w:hAnsi="Times New Roman" w:cs="Times New Roman"/>
        <w:b/>
        <w:sz w:val="24"/>
        <w:szCs w:val="24"/>
      </w:rPr>
    </w:pPr>
    <w:r>
      <w:rPr>
        <w:rFonts w:ascii="Times New Roman" w:hAnsi="Times New Roman" w:cs="Times New Roman"/>
        <w:b/>
        <w:sz w:val="24"/>
        <w:szCs w:val="24"/>
        <w:lang w:val="en-US"/>
      </w:rPr>
      <w:t>INFRASTRUCTURE</w:t>
    </w:r>
    <w:r w:rsidRPr="001967CB">
      <w:rPr>
        <w:rFonts w:ascii="Times New Roman" w:hAnsi="Times New Roman" w:cs="Times New Roman"/>
        <w:b/>
        <w:sz w:val="24"/>
        <w:szCs w:val="24"/>
      </w:rPr>
      <w:t xml:space="preserve">: </w:t>
    </w:r>
    <w:r>
      <w:rPr>
        <w:rFonts w:ascii="Times New Roman" w:hAnsi="Times New Roman" w:cs="Times New Roman"/>
        <w:b/>
        <w:sz w:val="24"/>
        <w:szCs w:val="24"/>
        <w:lang w:val="en-US"/>
      </w:rPr>
      <w:t>BUSINESS AND COMMUNICATIONS</w:t>
    </w:r>
    <w:r>
      <w:rPr>
        <w:rFonts w:ascii="Times New Roman" w:hAnsi="Times New Roman" w:cs="Times New Roman"/>
        <w:b/>
        <w:sz w:val="24"/>
        <w:szCs w:val="24"/>
      </w:rPr>
      <w:t xml:space="preserve"> </w:t>
    </w:r>
  </w:p>
  <w:p w14:paraId="02E5F602" w14:textId="46781495" w:rsidR="00917657" w:rsidRPr="00917657" w:rsidRDefault="00917657" w:rsidP="00917657">
    <w:pPr>
      <w:pStyle w:val="Header"/>
      <w:jc w:val="center"/>
      <w:rPr>
        <w:lang w:val="en-US"/>
      </w:rPr>
    </w:pPr>
    <w:r w:rsidRPr="007B1FF8">
      <w:t xml:space="preserve">International </w:t>
    </w:r>
    <w:proofErr w:type="spellStart"/>
    <w:r w:rsidRPr="007B1FF8">
      <w:t>Doctoral</w:t>
    </w:r>
    <w:proofErr w:type="spellEnd"/>
    <w:r w:rsidRPr="007B1FF8">
      <w:t xml:space="preserve"> </w:t>
    </w:r>
    <w:proofErr w:type="spellStart"/>
    <w:r w:rsidRPr="007B1FF8">
      <w:t>and</w:t>
    </w:r>
    <w:proofErr w:type="spellEnd"/>
    <w:r w:rsidRPr="007B1FF8">
      <w:t xml:space="preserve"> </w:t>
    </w:r>
    <w:proofErr w:type="spellStart"/>
    <w:r w:rsidRPr="007B1FF8">
      <w:t>Students</w:t>
    </w:r>
    <w:proofErr w:type="spellEnd"/>
    <w:r w:rsidRPr="007B1FF8">
      <w:t xml:space="preserve"> </w:t>
    </w:r>
    <w:proofErr w:type="spellStart"/>
    <w:r w:rsidRPr="007B1FF8">
      <w:t>Scientific</w:t>
    </w:r>
    <w:proofErr w:type="spellEnd"/>
    <w:r w:rsidRPr="007B1FF8">
      <w:t xml:space="preserve"> </w:t>
    </w:r>
    <w:proofErr w:type="spellStart"/>
    <w:r w:rsidRPr="007B1FF8">
      <w:t>Conference</w:t>
    </w:r>
    <w:proofErr w:type="spellEnd"/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CF9669D"/>
    <w:multiLevelType w:val="hybridMultilevel"/>
    <w:tmpl w:val="2DAEE16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C01898"/>
    <w:multiLevelType w:val="multilevel"/>
    <w:tmpl w:val="3374495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5A152F99"/>
    <w:multiLevelType w:val="hybridMultilevel"/>
    <w:tmpl w:val="9D484938"/>
    <w:lvl w:ilvl="0" w:tplc="43E07A2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i w:val="0"/>
      </w:rPr>
    </w:lvl>
    <w:lvl w:ilvl="1" w:tplc="041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03F66"/>
    <w:rsid w:val="000754EB"/>
    <w:rsid w:val="00097D26"/>
    <w:rsid w:val="000B122F"/>
    <w:rsid w:val="000C7D94"/>
    <w:rsid w:val="000F3F83"/>
    <w:rsid w:val="000F4545"/>
    <w:rsid w:val="0011097C"/>
    <w:rsid w:val="00121E98"/>
    <w:rsid w:val="00124813"/>
    <w:rsid w:val="00165471"/>
    <w:rsid w:val="00196C43"/>
    <w:rsid w:val="001A2688"/>
    <w:rsid w:val="001B3EEC"/>
    <w:rsid w:val="00200F23"/>
    <w:rsid w:val="002019EC"/>
    <w:rsid w:val="0020621A"/>
    <w:rsid w:val="00220C7E"/>
    <w:rsid w:val="0022620C"/>
    <w:rsid w:val="00293E67"/>
    <w:rsid w:val="002C2894"/>
    <w:rsid w:val="002C356F"/>
    <w:rsid w:val="002D6500"/>
    <w:rsid w:val="0036208C"/>
    <w:rsid w:val="00372BFC"/>
    <w:rsid w:val="003A66FD"/>
    <w:rsid w:val="003A6B50"/>
    <w:rsid w:val="003B3A97"/>
    <w:rsid w:val="003D54F1"/>
    <w:rsid w:val="00446CA5"/>
    <w:rsid w:val="00454076"/>
    <w:rsid w:val="0046721B"/>
    <w:rsid w:val="0048149E"/>
    <w:rsid w:val="0048330D"/>
    <w:rsid w:val="004844C5"/>
    <w:rsid w:val="00485B3C"/>
    <w:rsid w:val="004912A2"/>
    <w:rsid w:val="004953A0"/>
    <w:rsid w:val="004B168A"/>
    <w:rsid w:val="004C3447"/>
    <w:rsid w:val="004C3CFB"/>
    <w:rsid w:val="004D1E8E"/>
    <w:rsid w:val="005503A2"/>
    <w:rsid w:val="00581209"/>
    <w:rsid w:val="005914E5"/>
    <w:rsid w:val="005954EA"/>
    <w:rsid w:val="005E112E"/>
    <w:rsid w:val="005E1826"/>
    <w:rsid w:val="005E1DEA"/>
    <w:rsid w:val="005E51E1"/>
    <w:rsid w:val="005F3075"/>
    <w:rsid w:val="006371BD"/>
    <w:rsid w:val="006375E3"/>
    <w:rsid w:val="006438E7"/>
    <w:rsid w:val="00685C66"/>
    <w:rsid w:val="00695413"/>
    <w:rsid w:val="006D70E2"/>
    <w:rsid w:val="00702812"/>
    <w:rsid w:val="00703F66"/>
    <w:rsid w:val="007425B1"/>
    <w:rsid w:val="00742629"/>
    <w:rsid w:val="00760742"/>
    <w:rsid w:val="00796AF8"/>
    <w:rsid w:val="007A1FF1"/>
    <w:rsid w:val="007B36FC"/>
    <w:rsid w:val="007B5C01"/>
    <w:rsid w:val="007F7042"/>
    <w:rsid w:val="008037B7"/>
    <w:rsid w:val="0081488B"/>
    <w:rsid w:val="00853F66"/>
    <w:rsid w:val="00875289"/>
    <w:rsid w:val="00876800"/>
    <w:rsid w:val="00880772"/>
    <w:rsid w:val="00884759"/>
    <w:rsid w:val="0088675E"/>
    <w:rsid w:val="00890413"/>
    <w:rsid w:val="008B0671"/>
    <w:rsid w:val="008B26D2"/>
    <w:rsid w:val="008B43DB"/>
    <w:rsid w:val="008E38EB"/>
    <w:rsid w:val="008F5BFF"/>
    <w:rsid w:val="00917657"/>
    <w:rsid w:val="009267E2"/>
    <w:rsid w:val="00936EA6"/>
    <w:rsid w:val="00941989"/>
    <w:rsid w:val="00967EE2"/>
    <w:rsid w:val="0099015A"/>
    <w:rsid w:val="009A110F"/>
    <w:rsid w:val="009A4F0C"/>
    <w:rsid w:val="009B0540"/>
    <w:rsid w:val="009E1A58"/>
    <w:rsid w:val="00A0079E"/>
    <w:rsid w:val="00A225BD"/>
    <w:rsid w:val="00A45398"/>
    <w:rsid w:val="00A45D36"/>
    <w:rsid w:val="00A528F2"/>
    <w:rsid w:val="00A60238"/>
    <w:rsid w:val="00A757F2"/>
    <w:rsid w:val="00AD6501"/>
    <w:rsid w:val="00B32F49"/>
    <w:rsid w:val="00B349E9"/>
    <w:rsid w:val="00B42B73"/>
    <w:rsid w:val="00BB070B"/>
    <w:rsid w:val="00BB744B"/>
    <w:rsid w:val="00BC7F13"/>
    <w:rsid w:val="00BF4A22"/>
    <w:rsid w:val="00C200E8"/>
    <w:rsid w:val="00C32BEB"/>
    <w:rsid w:val="00C62438"/>
    <w:rsid w:val="00CA6BBD"/>
    <w:rsid w:val="00CB4345"/>
    <w:rsid w:val="00CD5F01"/>
    <w:rsid w:val="00CE3A53"/>
    <w:rsid w:val="00D1318A"/>
    <w:rsid w:val="00D139F5"/>
    <w:rsid w:val="00D218A9"/>
    <w:rsid w:val="00D2667B"/>
    <w:rsid w:val="00D447C2"/>
    <w:rsid w:val="00D529CB"/>
    <w:rsid w:val="00D578E9"/>
    <w:rsid w:val="00D97921"/>
    <w:rsid w:val="00D97A41"/>
    <w:rsid w:val="00DD1DD0"/>
    <w:rsid w:val="00DF191D"/>
    <w:rsid w:val="00E2094E"/>
    <w:rsid w:val="00E36D2E"/>
    <w:rsid w:val="00E74CD6"/>
    <w:rsid w:val="00E83608"/>
    <w:rsid w:val="00E975C7"/>
    <w:rsid w:val="00EC5A6C"/>
    <w:rsid w:val="00ED7337"/>
    <w:rsid w:val="00EE61D4"/>
    <w:rsid w:val="00EF2A8F"/>
    <w:rsid w:val="00F37DE0"/>
    <w:rsid w:val="00F50ED0"/>
    <w:rsid w:val="00F70026"/>
    <w:rsid w:val="00F7490F"/>
    <w:rsid w:val="00F75FB0"/>
    <w:rsid w:val="00FC6FF4"/>
    <w:rsid w:val="00FF34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05BDDE2"/>
  <w15:chartTrackingRefBased/>
  <w15:docId w15:val="{277F1188-47F0-4B16-9225-609AEFF29D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C356F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C356F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2C356F"/>
    <w:pPr>
      <w:ind w:left="720"/>
      <w:contextualSpacing/>
    </w:pPr>
  </w:style>
  <w:style w:type="paragraph" w:styleId="Header">
    <w:name w:val="header"/>
    <w:basedOn w:val="Normal"/>
    <w:link w:val="HeaderChar"/>
    <w:rsid w:val="00FC6FF4"/>
    <w:pPr>
      <w:tabs>
        <w:tab w:val="center" w:pos="4536"/>
        <w:tab w:val="right" w:pos="9072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HeaderChar">
    <w:name w:val="Header Char"/>
    <w:basedOn w:val="DefaultParagraphFont"/>
    <w:link w:val="Header"/>
    <w:rsid w:val="00FC6FF4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paragraph" w:styleId="BodyTextIndent">
    <w:name w:val="Body Text Indent"/>
    <w:basedOn w:val="Normal"/>
    <w:link w:val="BodyTextIndentChar"/>
    <w:rsid w:val="00FC6FF4"/>
    <w:pPr>
      <w:autoSpaceDE w:val="0"/>
      <w:autoSpaceDN w:val="0"/>
      <w:adjustRightInd w:val="0"/>
      <w:spacing w:after="0" w:line="240" w:lineRule="auto"/>
      <w:ind w:firstLine="340"/>
      <w:jc w:val="both"/>
    </w:pPr>
    <w:rPr>
      <w:rFonts w:ascii="Times New Roman" w:eastAsia="Times New Roman" w:hAnsi="Times New Roman" w:cs="Times New Roman"/>
      <w:sz w:val="24"/>
      <w:szCs w:val="28"/>
      <w:lang w:val="pl-PL" w:eastAsia="pl-PL"/>
    </w:rPr>
  </w:style>
  <w:style w:type="character" w:customStyle="1" w:styleId="BodyTextIndentChar">
    <w:name w:val="Body Text Indent Char"/>
    <w:basedOn w:val="DefaultParagraphFont"/>
    <w:link w:val="BodyTextIndent"/>
    <w:rsid w:val="00FC6FF4"/>
    <w:rPr>
      <w:rFonts w:ascii="Times New Roman" w:eastAsia="Times New Roman" w:hAnsi="Times New Roman" w:cs="Times New Roman"/>
      <w:sz w:val="24"/>
      <w:szCs w:val="28"/>
      <w:lang w:val="pl-PL" w:eastAsia="pl-PL"/>
    </w:rPr>
  </w:style>
  <w:style w:type="paragraph" w:styleId="Bibliography">
    <w:name w:val="Bibliography"/>
    <w:basedOn w:val="Normal"/>
    <w:next w:val="Normal"/>
    <w:uiPriority w:val="37"/>
    <w:unhideWhenUsed/>
    <w:rsid w:val="000F3F83"/>
    <w:pPr>
      <w:spacing w:after="0" w:line="240" w:lineRule="auto"/>
      <w:ind w:left="720" w:hanging="720"/>
    </w:pPr>
  </w:style>
  <w:style w:type="paragraph" w:styleId="Footer">
    <w:name w:val="footer"/>
    <w:basedOn w:val="Normal"/>
    <w:link w:val="FooterChar"/>
    <w:uiPriority w:val="99"/>
    <w:unhideWhenUsed/>
    <w:rsid w:val="0091765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765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chart" Target="charts/chart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5"/>
    </mc:Choice>
    <mc:Fallback>
      <c:style val="5"/>
    </mc:Fallback>
  </mc:AlternateContent>
  <c:chart>
    <c:autoTitleDeleted val="1"/>
    <c:view3D>
      <c:rotX val="30"/>
      <c:rotY val="0"/>
      <c:rAngAx val="0"/>
    </c:view3D>
    <c:floor>
      <c:thickness val="0"/>
      <c:spPr>
        <a:noFill/>
        <a:ln w="6350" cap="flat" cmpd="sng" algn="ctr">
          <a:solidFill>
            <a:schemeClr val="tx1">
              <a:tint val="75000"/>
            </a:schemeClr>
          </a:solidFill>
          <a:prstDash val="solid"/>
          <a:round/>
        </a:ln>
        <a:effectLst/>
        <a:sp3d contourW="6350">
          <a:contourClr>
            <a:schemeClr val="tx1">
              <a:tint val="75000"/>
            </a:schemeClr>
          </a:contourClr>
        </a:sp3d>
      </c:spPr>
    </c:floor>
    <c:sideWall>
      <c:thickness val="0"/>
      <c:spPr>
        <a:noFill/>
        <a:ln>
          <a:noFill/>
        </a:ln>
        <a:effectLst/>
        <a:sp3d/>
      </c:spPr>
    </c:sideWall>
    <c:backWall>
      <c:thickness val="0"/>
      <c:spPr>
        <a:noFill/>
        <a:ln>
          <a:noFill/>
        </a:ln>
        <a:effectLst/>
        <a:sp3d/>
      </c:spPr>
    </c:backWall>
    <c:plotArea>
      <c:layout/>
      <c:pie3DChart>
        <c:varyColors val="1"/>
        <c:ser>
          <c:idx val="0"/>
          <c:order val="0"/>
          <c:tx>
            <c:strRef>
              <c:f>Sheet1!$B$1</c:f>
              <c:strCache>
                <c:ptCount val="1"/>
                <c:pt idx="0">
                  <c:v>Логистични пазарни сегменти</c:v>
                </c:pt>
              </c:strCache>
            </c:strRef>
          </c:tx>
          <c:dPt>
            <c:idx val="0"/>
            <c:bubble3D val="0"/>
            <c:spPr>
              <a:solidFill>
                <a:schemeClr val="accent3">
                  <a:shade val="5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1-09E6-4B18-B10F-8DB8E2279AF4}"/>
              </c:ext>
            </c:extLst>
          </c:dPt>
          <c:dPt>
            <c:idx val="1"/>
            <c:bubble3D val="0"/>
            <c:spPr>
              <a:solidFill>
                <a:schemeClr val="accent3">
                  <a:shade val="7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3-09E6-4B18-B10F-8DB8E2279AF4}"/>
              </c:ext>
            </c:extLst>
          </c:dPt>
          <c:dPt>
            <c:idx val="2"/>
            <c:bubble3D val="0"/>
            <c:spPr>
              <a:solidFill>
                <a:schemeClr val="accent3">
                  <a:shade val="9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5-09E6-4B18-B10F-8DB8E2279AF4}"/>
              </c:ext>
            </c:extLst>
          </c:dPt>
          <c:dPt>
            <c:idx val="3"/>
            <c:bubble3D val="0"/>
            <c:spPr>
              <a:solidFill>
                <a:schemeClr val="accent3">
                  <a:tint val="9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7-09E6-4B18-B10F-8DB8E2279AF4}"/>
              </c:ext>
            </c:extLst>
          </c:dPt>
          <c:dPt>
            <c:idx val="4"/>
            <c:bubble3D val="0"/>
            <c:spPr>
              <a:solidFill>
                <a:schemeClr val="accent3">
                  <a:tint val="7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9-09E6-4B18-B10F-8DB8E2279AF4}"/>
              </c:ext>
            </c:extLst>
          </c:dPt>
          <c:dPt>
            <c:idx val="5"/>
            <c:bubble3D val="0"/>
            <c:spPr>
              <a:solidFill>
                <a:schemeClr val="accent3">
                  <a:tint val="5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B-09E6-4B18-B10F-8DB8E2279AF4}"/>
              </c:ext>
            </c:extLst>
          </c:dPt>
          <c:dLbls>
            <c:dLbl>
              <c:idx val="0"/>
              <c:layout>
                <c:manualLayout>
                  <c:x val="8.8587403586045999E-2"/>
                  <c:y val="3.6495216323765983E-2"/>
                </c:manualLayout>
              </c:layout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0.22757353606661238"/>
                      <c:h val="0.21298408263483193"/>
                    </c:manualLayout>
                  </c15:layout>
                </c:ext>
                <c:ext xmlns:c16="http://schemas.microsoft.com/office/drawing/2014/chart" uri="{C3380CC4-5D6E-409C-BE32-E72D297353CC}">
                  <c16:uniqueId val="{00000001-09E6-4B18-B10F-8DB8E2279AF4}"/>
                </c:ext>
              </c:extLst>
            </c:dLbl>
            <c:dLbl>
              <c:idx val="1"/>
              <c:layout>
                <c:manualLayout>
                  <c:x val="3.7355617904083829E-2"/>
                  <c:y val="2.4669376005418679E-2"/>
                </c:manualLayout>
              </c:layout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09E6-4B18-B10F-8DB8E2279AF4}"/>
                </c:ext>
              </c:extLst>
            </c:dLbl>
            <c:dLbl>
              <c:idx val="2"/>
              <c:layout>
                <c:manualLayout>
                  <c:x val="2.7099888376022056E-2"/>
                  <c:y val="-4.1388112776225554E-2"/>
                </c:manualLayout>
              </c:layout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09E6-4B18-B10F-8DB8E2279AF4}"/>
                </c:ext>
              </c:extLst>
            </c:dLbl>
            <c:dLbl>
              <c:idx val="3"/>
              <c:layout>
                <c:manualLayout>
                  <c:x val="-0.18489315272372564"/>
                  <c:y val="-3.4139117824280698E-3"/>
                </c:manualLayout>
              </c:layout>
              <c:tx>
                <c:rich>
                  <a:bodyPr/>
                  <a:lstStyle/>
                  <a:p>
                    <a:r>
                      <a:rPr lang="bg-BG"/>
                      <a:t>Автомобилен транпосрт
26%</a:t>
                    </a:r>
                  </a:p>
                </c:rich>
              </c:tx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0.20157098178819602"/>
                      <c:h val="0.20552549608341758"/>
                    </c:manualLayout>
                  </c15:layout>
                </c:ext>
                <c:ext xmlns:c16="http://schemas.microsoft.com/office/drawing/2014/chart" uri="{C3380CC4-5D6E-409C-BE32-E72D297353CC}">
                  <c16:uniqueId val="{00000007-09E6-4B18-B10F-8DB8E2279AF4}"/>
                </c:ext>
              </c:extLst>
            </c:dLbl>
            <c:dLbl>
              <c:idx val="4"/>
              <c:layout>
                <c:manualLayout>
                  <c:x val="-3.8027574139439468E-2"/>
                  <c:y val="-5.5055608321333376E-2"/>
                </c:manualLayout>
              </c:layout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9-09E6-4B18-B10F-8DB8E2279AF4}"/>
                </c:ext>
              </c:extLst>
            </c:dLbl>
            <c:dLbl>
              <c:idx val="5"/>
              <c:layout>
                <c:manualLayout>
                  <c:x val="-3.9170161201114231E-2"/>
                  <c:y val="-9.3515936967023088E-3"/>
                </c:manualLayout>
              </c:layout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B-09E6-4B18-B10F-8DB8E2279AF4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endParaRPr lang="bg-BG"/>
              </a:p>
            </c:txPr>
            <c:showLegendKey val="0"/>
            <c:showVal val="0"/>
            <c:showCatName val="1"/>
            <c:showSerName val="0"/>
            <c:showPercent val="1"/>
            <c:showBubbleSize val="0"/>
            <c:showLeaderLines val="1"/>
            <c:leaderLines>
              <c:spPr>
                <a:ln w="6350" cap="flat" cmpd="sng" algn="ctr">
                  <a:solidFill>
                    <a:schemeClr val="tx1"/>
                  </a:solidFill>
                  <a:prstDash val="solid"/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1!$A$2:$A$7</c:f>
              <c:strCache>
                <c:ptCount val="6"/>
                <c:pt idx="0">
                  <c:v>Въздушен транспорт</c:v>
                </c:pt>
                <c:pt idx="1">
                  <c:v>Воден транспорт</c:v>
                </c:pt>
                <c:pt idx="2">
                  <c:v>Складови услуги </c:v>
                </c:pt>
                <c:pt idx="3">
                  <c:v>Специализиран транпосрт</c:v>
                </c:pt>
                <c:pt idx="4">
                  <c:v>Куриерски услуги</c:v>
                </c:pt>
                <c:pt idx="5">
                  <c:v>Външни услуги </c:v>
                </c:pt>
              </c:strCache>
            </c:strRef>
          </c:cat>
          <c:val>
            <c:numRef>
              <c:f>Sheet1!$B$2:$B$7</c:f>
              <c:numCache>
                <c:formatCode>0%</c:formatCode>
                <c:ptCount val="6"/>
                <c:pt idx="0">
                  <c:v>0.09</c:v>
                </c:pt>
                <c:pt idx="1">
                  <c:v>0.03</c:v>
                </c:pt>
                <c:pt idx="2">
                  <c:v>0.11</c:v>
                </c:pt>
                <c:pt idx="3">
                  <c:v>0.15</c:v>
                </c:pt>
                <c:pt idx="4">
                  <c:v>0.09</c:v>
                </c:pt>
                <c:pt idx="5">
                  <c:v>0.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C-09E6-4B18-B10F-8DB8E2279AF4}"/>
            </c:ext>
          </c:extLst>
        </c:ser>
        <c:dLbls>
          <c:showLegendKey val="0"/>
          <c:showVal val="0"/>
          <c:showCatName val="1"/>
          <c:showSerName val="0"/>
          <c:showPercent val="1"/>
          <c:showBubbleSize val="0"/>
          <c:showLeaderLines val="1"/>
        </c:dLbls>
      </c:pie3DChart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6350" cap="flat" cmpd="sng" algn="ctr">
      <a:solidFill>
        <a:schemeClr val="tx1">
          <a:tint val="75000"/>
        </a:schemeClr>
      </a:solidFill>
      <a:prstDash val="solid"/>
      <a:round/>
    </a:ln>
    <a:effectLst/>
  </c:spPr>
  <c:txPr>
    <a:bodyPr/>
    <a:lstStyle/>
    <a:p>
      <a:pPr>
        <a:defRPr>
          <a:solidFill>
            <a:sysClr val="windowText" lastClr="000000"/>
          </a:solidFill>
        </a:defRPr>
      </a:pPr>
      <a:endParaRPr lang="bg-BG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withinLinear" id="16">
  <a:schemeClr val="accent3"/>
</cs:colorStyle>
</file>

<file path=word/charts/style1.xml><?xml version="1.0" encoding="utf-8"?>
<cs:chartStyle xmlns:cs="http://schemas.microsoft.com/office/drawing/2012/chartStyle" xmlns:a="http://schemas.openxmlformats.org/drawingml/2006/main" id="102">
  <cs:axisTitle>
    <cs:lnRef idx="0"/>
    <cs:fillRef idx="0"/>
    <cs:effectRef idx="0"/>
    <cs:fontRef idx="minor">
      <a:schemeClr val="tx1"/>
    </cs:fontRef>
    <cs:defRPr sz="1000" b="1" kern="1200"/>
  </cs:axisTitle>
  <cs:category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categoryAxis>
  <cs:chartArea mods="allowNoFillOverride allowNoLineOverride">
    <cs:lnRef idx="1">
      <a:schemeClr val="tx1">
        <a:tint val="75000"/>
      </a:schemeClr>
    </cs:lnRef>
    <cs:fillRef idx="1">
      <a:schemeClr val="bg1"/>
    </cs:fillRef>
    <cs:effectRef idx="0"/>
    <cs:fontRef idx="minor">
      <a:schemeClr val="tx1"/>
    </cs:fontRef>
    <cs:spPr>
      <a:ln>
        <a:round/>
      </a:ln>
    </cs:spPr>
    <cs:defRPr sz="1000" kern="1200"/>
  </cs:chartArea>
  <cs:dataLabel>
    <cs:lnRef idx="0"/>
    <cs:fillRef idx="0"/>
    <cs:effectRef idx="0"/>
    <cs:fontRef idx="minor">
      <a:schemeClr val="tx1"/>
    </cs:fontRef>
    <cs:defRPr sz="1000" kern="1200"/>
  </cs:dataLabel>
  <cs:dataLabelCallout>
    <cs:lnRef idx="0"/>
    <cs:fillRef idx="0"/>
    <cs:effectRef idx="0"/>
    <cs:fontRef idx="minor">
      <a:schemeClr val="dk1"/>
    </cs:fontRef>
    <cs:spPr>
      <a:solidFill>
        <a:schemeClr val="lt1"/>
      </a:solidFill>
      <a:ln>
        <a:solidFill>
          <a:schemeClr val="dk1">
            <a:lumMod val="65000"/>
            <a:lumOff val="35000"/>
          </a:schemeClr>
        </a:solidFill>
      </a:ln>
    </cs:spPr>
    <cs:defRPr sz="1000" kern="1200"/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1">
      <cs:styleClr val="auto"/>
    </cs:lnRef>
    <cs:lineWidthScale>3</cs:lineWidthScale>
    <cs:fillRef idx="0"/>
    <cs:effectRef idx="0"/>
    <cs:fontRef idx="minor">
      <a:schemeClr val="tx1"/>
    </cs:fontRef>
    <cs:spPr>
      <a:ln cap="rnd">
        <a:round/>
      </a:ln>
    </cs:spPr>
  </cs:dataPointLine>
  <cs:dataPointMarker>
    <cs:lnRef idx="1">
      <cs:styleClr val="auto"/>
    </cs:lnRef>
    <cs:fillRef idx="1">
      <cs:styleClr val="auto"/>
    </cs:fillRef>
    <cs:effectRef idx="0"/>
    <cs:fontRef idx="minor">
      <a:schemeClr val="tx1"/>
    </cs:fontRef>
    <cs:spPr>
      <a:ln>
        <a:round/>
      </a:ln>
    </cs:spPr>
  </cs:dataPointMarker>
  <cs:dataPointMarkerLayout/>
  <cs:dataPointWireframe>
    <cs:lnRef idx="1">
      <cs:styleClr val="auto"/>
    </cs:lnRef>
    <cs:fillRef idx="0"/>
    <cs:effectRef idx="0"/>
    <cs:fontRef idx="minor">
      <a:schemeClr val="tx1"/>
    </cs:fontRef>
    <cs:spPr>
      <a:ln>
        <a:round/>
      </a:ln>
    </cs:spPr>
  </cs:dataPointWireframe>
  <cs:dataTable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dataTable>
  <cs:downBar>
    <cs:lnRef idx="1">
      <a:schemeClr val="tx1"/>
    </cs:lnRef>
    <cs:fillRef idx="1">
      <a:schemeClr val="dk1">
        <a:tint val="95000"/>
      </a:schemeClr>
    </cs:fillRef>
    <cs:effectRef idx="0"/>
    <cs:fontRef idx="minor">
      <a:schemeClr val="tx1"/>
    </cs:fontRef>
    <cs:spPr>
      <a:ln>
        <a:round/>
      </a:ln>
    </cs:spPr>
  </cs:downBar>
  <cs:drop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dropLine>
  <cs:errorBar>
    <cs:lnRef idx="1">
      <a:schemeClr val="tx1"/>
    </cs:lnRef>
    <cs:fillRef idx="1">
      <a:schemeClr val="tx1"/>
    </cs:fillRef>
    <cs:effectRef idx="0"/>
    <cs:fontRef idx="minor">
      <a:schemeClr val="tx1"/>
    </cs:fontRef>
    <cs:spPr>
      <a:ln>
        <a:round/>
      </a:ln>
    </cs:spPr>
  </cs:errorBar>
  <cs:floor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</cs:floor>
  <cs:gridlineMajor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</cs:gridlineMajor>
  <cs:gridlineMinor>
    <cs:lnRef idx="1">
      <a:schemeClr val="tx1">
        <a:tint val="50000"/>
      </a:schemeClr>
    </cs:lnRef>
    <cs:fillRef idx="0"/>
    <cs:effectRef idx="0"/>
    <cs:fontRef idx="minor">
      <a:schemeClr val="tx1"/>
    </cs:fontRef>
    <cs:spPr>
      <a:ln>
        <a:round/>
      </a:ln>
    </cs:spPr>
  </cs:gridlineMinor>
  <cs:hiLo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hiLoLine>
  <cs:leader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leaderLine>
  <cs:legend>
    <cs:lnRef idx="0"/>
    <cs:fillRef idx="0"/>
    <cs:effectRef idx="0"/>
    <cs:fontRef idx="minor">
      <a:schemeClr val="tx1"/>
    </cs:fontRef>
    <cs:defRPr sz="1000" kern="1200"/>
  </cs:legend>
  <cs:plotArea mods="allowNoFillOverride allowNoLineOverride">
    <cs:lnRef idx="0"/>
    <cs:fillRef idx="1">
      <a:schemeClr val="bg1"/>
    </cs:fillRef>
    <cs:effectRef idx="0"/>
    <cs:fontRef idx="minor">
      <a:schemeClr val="tx1"/>
    </cs:fontRef>
  </cs:plotArea>
  <cs:plotArea3D>
    <cs:lnRef idx="0"/>
    <cs:fillRef idx="0"/>
    <cs:effectRef idx="0"/>
    <cs:fontRef idx="minor">
      <a:schemeClr val="tx1"/>
    </cs:fontRef>
  </cs:plotArea3D>
  <cs:series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seriesAxis>
  <cs:series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seriesLine>
  <cs:title>
    <cs:lnRef idx="0"/>
    <cs:fillRef idx="0"/>
    <cs:effectRef idx="0"/>
    <cs:fontRef idx="minor">
      <a:schemeClr val="tx1"/>
    </cs:fontRef>
    <cs:defRPr sz="1800" b="1" kern="1200"/>
  </cs:title>
  <cs:trendline>
    <cs:lnRef idx="1">
      <a:schemeClr val="tx1"/>
    </cs:lnRef>
    <cs:fillRef idx="0"/>
    <cs:effectRef idx="0"/>
    <cs:fontRef idx="minor">
      <a:schemeClr val="tx1"/>
    </cs:fontRef>
    <cs:spPr>
      <a:ln cap="rnd">
        <a:round/>
      </a:ln>
    </cs:spPr>
  </cs:trendline>
  <cs:trendlineLabel>
    <cs:lnRef idx="0"/>
    <cs:fillRef idx="0"/>
    <cs:effectRef idx="0"/>
    <cs:fontRef idx="minor">
      <a:schemeClr val="tx1"/>
    </cs:fontRef>
    <cs:defRPr sz="1000" kern="1200"/>
  </cs:trendlineLabel>
  <cs:upBar>
    <cs:lnRef idx="1">
      <a:schemeClr val="tx1"/>
    </cs:lnRef>
    <cs:fillRef idx="1">
      <a:schemeClr val="dk1">
        <a:tint val="5000"/>
      </a:schemeClr>
    </cs:fillRef>
    <cs:effectRef idx="0"/>
    <cs:fontRef idx="minor">
      <a:schemeClr val="tx1"/>
    </cs:fontRef>
    <cs:spPr>
      <a:ln>
        <a:round/>
      </a:ln>
    </cs:spPr>
  </cs:upBar>
  <cs:value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valueAxis>
  <cs:wall>
    <cs:lnRef idx="0"/>
    <cs:fillRef idx="0"/>
    <cs:effectRef idx="0"/>
    <cs:fontRef idx="minor">
      <a:schemeClr val="tx1"/>
    </cs:fontRef>
  </cs:wall>
</cs:chartStyle>
</file>

<file path=word/theme/theme1.xml><?xml version="1.0" encoding="utf-8"?>
<a:theme xmlns:a="http://schemas.openxmlformats.org/drawingml/2006/main" name="Тема на Office">
  <a:themeElements>
    <a:clrScheme name="О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О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О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133</Words>
  <Characters>6464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vetoslav Kaleychev</dc:creator>
  <cp:keywords/>
  <dc:description/>
  <cp:lastModifiedBy>RADOSTINA KUNOVA</cp:lastModifiedBy>
  <cp:revision>2</cp:revision>
  <dcterms:created xsi:type="dcterms:W3CDTF">2021-02-03T10:29:00Z</dcterms:created>
  <dcterms:modified xsi:type="dcterms:W3CDTF">2021-02-03T10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y33WsZwL"/&gt;&lt;style id="http://www.zotero.org/styles/elsevier-harvard" hasBibliography="1" bibliographyStyleHasBeenSet="1"/&gt;&lt;prefs&gt;&lt;pref name="fieldType" value="Field"/&gt;&lt;/prefs&gt;&lt;/data&gt;</vt:lpwstr>
  </property>
</Properties>
</file>